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937F784" w14:textId="77777777" w:rsidR="00C738C8" w:rsidRPr="00C738C8" w:rsidRDefault="00C738C8" w:rsidP="00C738C8">
      <w:pPr>
        <w:jc w:val="center"/>
        <w:rPr>
          <w:b/>
          <w:sz w:val="48"/>
        </w:rPr>
      </w:pPr>
    </w:p>
    <w:p w14:paraId="6CF8EED5" w14:textId="77777777" w:rsidR="00FC41A3" w:rsidRDefault="00FC41A3" w:rsidP="00684E58">
      <w:pPr>
        <w:jc w:val="center"/>
        <w:rPr>
          <w:b/>
          <w:sz w:val="52"/>
        </w:rPr>
      </w:pPr>
    </w:p>
    <w:sdt>
      <w:sdtPr>
        <w:rPr>
          <w:b/>
          <w:sz w:val="48"/>
        </w:rPr>
        <w:id w:val="2134670898"/>
        <w:docPartObj>
          <w:docPartGallery w:val="Table of Contents"/>
          <w:docPartUnique/>
        </w:docPartObj>
      </w:sdtPr>
      <w:sdtEndPr>
        <w:rPr>
          <w:bCs/>
          <w:noProof/>
          <w:sz w:val="24"/>
        </w:rPr>
      </w:sdtEndPr>
      <w:sdtContent>
        <w:p w14:paraId="431F4830" w14:textId="6C1A14D8" w:rsidR="00C738C8" w:rsidRPr="00C738C8" w:rsidRDefault="00C738C8" w:rsidP="00C738C8">
          <w:pPr>
            <w:jc w:val="center"/>
            <w:rPr>
              <w:b/>
              <w:sz w:val="48"/>
            </w:rPr>
          </w:pPr>
          <w:r w:rsidRPr="00C738C8">
            <w:rPr>
              <w:b/>
              <w:sz w:val="48"/>
            </w:rPr>
            <w:t>Table of Contents</w:t>
          </w:r>
        </w:p>
        <w:p w14:paraId="30A61F89" w14:textId="77777777" w:rsidR="00C738C8" w:rsidRDefault="00C738C8">
          <w:pPr>
            <w:pStyle w:val="TOC1"/>
            <w:tabs>
              <w:tab w:val="left" w:pos="434"/>
              <w:tab w:val="right" w:pos="9350"/>
            </w:tabs>
            <w:rPr>
              <w:rFonts w:eastAsiaTheme="minorEastAsia" w:cstheme="minorBidi"/>
              <w:b w:val="0"/>
              <w:caps w:val="0"/>
              <w:noProof/>
              <w:sz w:val="24"/>
              <w:szCs w:val="24"/>
              <w:u w:val="none"/>
              <w:lang w:eastAsia="ja-JP"/>
            </w:rPr>
          </w:pPr>
          <w:r>
            <w:rPr>
              <w:b w:val="0"/>
            </w:rPr>
            <w:fldChar w:fldCharType="begin"/>
          </w:r>
          <w:r>
            <w:instrText xml:space="preserve"> TOC \o "1-3" \h \z \u </w:instrText>
          </w:r>
          <w:r>
            <w:rPr>
              <w:b w:val="0"/>
            </w:rPr>
            <w:fldChar w:fldCharType="separate"/>
          </w:r>
          <w:r>
            <w:rPr>
              <w:noProof/>
            </w:rPr>
            <w:t>A.</w:t>
          </w:r>
          <w:r>
            <w:rPr>
              <w:rFonts w:eastAsiaTheme="minorEastAsia" w:cstheme="minorBidi"/>
              <w:b w:val="0"/>
              <w:caps w:val="0"/>
              <w:noProof/>
              <w:sz w:val="24"/>
              <w:szCs w:val="24"/>
              <w:u w:val="none"/>
              <w:lang w:eastAsia="ja-JP"/>
            </w:rPr>
            <w:tab/>
          </w:r>
          <w:r>
            <w:rPr>
              <w:noProof/>
            </w:rPr>
            <w:t>Summary</w:t>
          </w:r>
          <w:r>
            <w:rPr>
              <w:noProof/>
            </w:rPr>
            <w:tab/>
          </w:r>
          <w:r>
            <w:rPr>
              <w:noProof/>
            </w:rPr>
            <w:fldChar w:fldCharType="begin"/>
          </w:r>
          <w:r>
            <w:rPr>
              <w:noProof/>
            </w:rPr>
            <w:instrText xml:space="preserve"> PAGEREF _Toc276600087 \h </w:instrText>
          </w:r>
          <w:r>
            <w:rPr>
              <w:noProof/>
            </w:rPr>
          </w:r>
          <w:r>
            <w:rPr>
              <w:noProof/>
            </w:rPr>
            <w:fldChar w:fldCharType="separate"/>
          </w:r>
          <w:r>
            <w:rPr>
              <w:noProof/>
            </w:rPr>
            <w:t>B-1</w:t>
          </w:r>
          <w:r>
            <w:rPr>
              <w:noProof/>
            </w:rPr>
            <w:fldChar w:fldCharType="end"/>
          </w:r>
        </w:p>
        <w:p w14:paraId="7014898F"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Summary Sheet</w:t>
          </w:r>
          <w:r>
            <w:rPr>
              <w:noProof/>
            </w:rPr>
            <w:tab/>
          </w:r>
          <w:r>
            <w:rPr>
              <w:noProof/>
            </w:rPr>
            <w:fldChar w:fldCharType="begin"/>
          </w:r>
          <w:r>
            <w:rPr>
              <w:noProof/>
            </w:rPr>
            <w:instrText xml:space="preserve"> PAGEREF _Toc276600088 \h </w:instrText>
          </w:r>
          <w:r>
            <w:rPr>
              <w:noProof/>
            </w:rPr>
          </w:r>
          <w:r>
            <w:rPr>
              <w:noProof/>
            </w:rPr>
            <w:fldChar w:fldCharType="separate"/>
          </w:r>
          <w:r>
            <w:rPr>
              <w:noProof/>
            </w:rPr>
            <w:t>B-2</w:t>
          </w:r>
          <w:r>
            <w:rPr>
              <w:noProof/>
            </w:rPr>
            <w:fldChar w:fldCharType="end"/>
          </w:r>
        </w:p>
        <w:p w14:paraId="5EEE1507"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6600089 \h </w:instrText>
          </w:r>
          <w:r>
            <w:rPr>
              <w:noProof/>
            </w:rPr>
          </w:r>
          <w:r>
            <w:rPr>
              <w:noProof/>
            </w:rPr>
            <w:fldChar w:fldCharType="separate"/>
          </w:r>
          <w:r>
            <w:rPr>
              <w:noProof/>
            </w:rPr>
            <w:t>B-3</w:t>
          </w:r>
          <w:r>
            <w:rPr>
              <w:noProof/>
            </w:rPr>
            <w:fldChar w:fldCharType="end"/>
          </w:r>
        </w:p>
        <w:p w14:paraId="6EA9A4E7" w14:textId="77777777" w:rsidR="00C738C8" w:rsidRDefault="00C738C8">
          <w:pPr>
            <w:pStyle w:val="TOC2"/>
            <w:tabs>
              <w:tab w:val="right" w:pos="9350"/>
            </w:tabs>
            <w:rPr>
              <w:rFonts w:eastAsiaTheme="minorEastAsia" w:cstheme="minorBidi"/>
              <w:b w:val="0"/>
              <w:smallCaps w:val="0"/>
              <w:noProof/>
              <w:sz w:val="24"/>
              <w:szCs w:val="24"/>
              <w:lang w:eastAsia="ja-JP"/>
            </w:rPr>
          </w:pPr>
          <w:r w:rsidRPr="005C60AC">
            <w:rPr>
              <w:b w:val="0"/>
              <w:noProof/>
            </w:rPr>
            <w:t>Statement of Responsibilities</w:t>
          </w:r>
          <w:r>
            <w:rPr>
              <w:noProof/>
            </w:rPr>
            <w:tab/>
          </w:r>
          <w:r>
            <w:rPr>
              <w:noProof/>
            </w:rPr>
            <w:fldChar w:fldCharType="begin"/>
          </w:r>
          <w:r>
            <w:rPr>
              <w:noProof/>
            </w:rPr>
            <w:instrText xml:space="preserve"> PAGEREF _Toc276600090 \h </w:instrText>
          </w:r>
          <w:r>
            <w:rPr>
              <w:noProof/>
            </w:rPr>
          </w:r>
          <w:r>
            <w:rPr>
              <w:noProof/>
            </w:rPr>
            <w:fldChar w:fldCharType="separate"/>
          </w:r>
          <w:r>
            <w:rPr>
              <w:noProof/>
            </w:rPr>
            <w:t>B-4</w:t>
          </w:r>
          <w:r>
            <w:rPr>
              <w:noProof/>
            </w:rPr>
            <w:fldChar w:fldCharType="end"/>
          </w:r>
        </w:p>
        <w:p w14:paraId="7D281951" w14:textId="77777777" w:rsidR="00C738C8" w:rsidRDefault="00C738C8">
          <w:pPr>
            <w:pStyle w:val="TOC1"/>
            <w:tabs>
              <w:tab w:val="left" w:pos="434"/>
              <w:tab w:val="right" w:pos="9350"/>
            </w:tabs>
            <w:rPr>
              <w:rFonts w:eastAsiaTheme="minorEastAsia" w:cstheme="minorBidi"/>
              <w:b w:val="0"/>
              <w:caps w:val="0"/>
              <w:noProof/>
              <w:sz w:val="24"/>
              <w:szCs w:val="24"/>
              <w:u w:val="none"/>
              <w:lang w:eastAsia="ja-JP"/>
            </w:rPr>
          </w:pPr>
          <w:r>
            <w:rPr>
              <w:noProof/>
            </w:rPr>
            <w:t>B.</w:t>
          </w:r>
          <w:r>
            <w:rPr>
              <w:rFonts w:eastAsiaTheme="minorEastAsia" w:cstheme="minorBidi"/>
              <w:b w:val="0"/>
              <w:caps w:val="0"/>
              <w:noProof/>
              <w:sz w:val="24"/>
              <w:szCs w:val="24"/>
              <w:u w:val="none"/>
              <w:lang w:eastAsia="ja-JP"/>
            </w:rPr>
            <w:tab/>
          </w:r>
          <w:r>
            <w:rPr>
              <w:noProof/>
            </w:rPr>
            <w:t>Teaching ability and Effectiveness</w:t>
          </w:r>
          <w:r>
            <w:rPr>
              <w:noProof/>
            </w:rPr>
            <w:tab/>
          </w:r>
          <w:r>
            <w:rPr>
              <w:noProof/>
            </w:rPr>
            <w:fldChar w:fldCharType="begin"/>
          </w:r>
          <w:r>
            <w:rPr>
              <w:noProof/>
            </w:rPr>
            <w:instrText xml:space="preserve"> PAGEREF _Toc276600091 \h </w:instrText>
          </w:r>
          <w:r>
            <w:rPr>
              <w:noProof/>
            </w:rPr>
          </w:r>
          <w:r>
            <w:rPr>
              <w:noProof/>
            </w:rPr>
            <w:fldChar w:fldCharType="separate"/>
          </w:r>
          <w:r>
            <w:rPr>
              <w:noProof/>
            </w:rPr>
            <w:t>B-1</w:t>
          </w:r>
          <w:r>
            <w:rPr>
              <w:noProof/>
            </w:rPr>
            <w:fldChar w:fldCharType="end"/>
          </w:r>
        </w:p>
        <w:p w14:paraId="06602BBF"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6600092 \h </w:instrText>
          </w:r>
          <w:r>
            <w:rPr>
              <w:noProof/>
            </w:rPr>
          </w:r>
          <w:r>
            <w:rPr>
              <w:noProof/>
            </w:rPr>
            <w:fldChar w:fldCharType="separate"/>
          </w:r>
          <w:r>
            <w:rPr>
              <w:noProof/>
            </w:rPr>
            <w:t>B-2</w:t>
          </w:r>
          <w:r>
            <w:rPr>
              <w:noProof/>
            </w:rPr>
            <w:fldChar w:fldCharType="end"/>
          </w:r>
        </w:p>
        <w:p w14:paraId="327AE07B"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6600093 \h </w:instrText>
          </w:r>
          <w:r>
            <w:rPr>
              <w:noProof/>
            </w:rPr>
          </w:r>
          <w:r>
            <w:rPr>
              <w:noProof/>
            </w:rPr>
            <w:fldChar w:fldCharType="separate"/>
          </w:r>
          <w:r>
            <w:rPr>
              <w:noProof/>
            </w:rPr>
            <w:t>B-4</w:t>
          </w:r>
          <w:r>
            <w:rPr>
              <w:noProof/>
            </w:rPr>
            <w:fldChar w:fldCharType="end"/>
          </w:r>
        </w:p>
        <w:p w14:paraId="2F029AF6"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SAIS Reports</w:t>
          </w:r>
          <w:r>
            <w:rPr>
              <w:noProof/>
            </w:rPr>
            <w:tab/>
          </w:r>
          <w:r>
            <w:rPr>
              <w:noProof/>
            </w:rPr>
            <w:fldChar w:fldCharType="begin"/>
          </w:r>
          <w:r>
            <w:rPr>
              <w:noProof/>
            </w:rPr>
            <w:instrText xml:space="preserve"> PAGEREF _Toc276600094 \h </w:instrText>
          </w:r>
          <w:r>
            <w:rPr>
              <w:noProof/>
            </w:rPr>
          </w:r>
          <w:r>
            <w:rPr>
              <w:noProof/>
            </w:rPr>
            <w:fldChar w:fldCharType="separate"/>
          </w:r>
          <w:r>
            <w:rPr>
              <w:noProof/>
            </w:rPr>
            <w:t>B-5</w:t>
          </w:r>
          <w:r>
            <w:rPr>
              <w:noProof/>
            </w:rPr>
            <w:fldChar w:fldCharType="end"/>
          </w:r>
        </w:p>
        <w:p w14:paraId="11FFA5C3"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Peer Review of Teaching</w:t>
          </w:r>
          <w:r>
            <w:rPr>
              <w:noProof/>
            </w:rPr>
            <w:tab/>
          </w:r>
          <w:r>
            <w:rPr>
              <w:noProof/>
            </w:rPr>
            <w:fldChar w:fldCharType="begin"/>
          </w:r>
          <w:r>
            <w:rPr>
              <w:noProof/>
            </w:rPr>
            <w:instrText xml:space="preserve"> PAGEREF _Toc276600095 \h </w:instrText>
          </w:r>
          <w:r>
            <w:rPr>
              <w:noProof/>
            </w:rPr>
          </w:r>
          <w:r>
            <w:rPr>
              <w:noProof/>
            </w:rPr>
            <w:fldChar w:fldCharType="separate"/>
          </w:r>
          <w:r>
            <w:rPr>
              <w:noProof/>
            </w:rPr>
            <w:t>B-6</w:t>
          </w:r>
          <w:r>
            <w:rPr>
              <w:noProof/>
            </w:rPr>
            <w:fldChar w:fldCharType="end"/>
          </w:r>
        </w:p>
        <w:p w14:paraId="1786EDE1"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Summary of Student Comments</w:t>
          </w:r>
          <w:r>
            <w:rPr>
              <w:noProof/>
            </w:rPr>
            <w:tab/>
          </w:r>
          <w:r>
            <w:rPr>
              <w:noProof/>
            </w:rPr>
            <w:fldChar w:fldCharType="begin"/>
          </w:r>
          <w:r>
            <w:rPr>
              <w:noProof/>
            </w:rPr>
            <w:instrText xml:space="preserve"> PAGEREF _Toc276600096 \h </w:instrText>
          </w:r>
          <w:r>
            <w:rPr>
              <w:noProof/>
            </w:rPr>
          </w:r>
          <w:r>
            <w:rPr>
              <w:noProof/>
            </w:rPr>
            <w:fldChar w:fldCharType="separate"/>
          </w:r>
          <w:r>
            <w:rPr>
              <w:noProof/>
            </w:rPr>
            <w:t>B-6</w:t>
          </w:r>
          <w:r>
            <w:rPr>
              <w:noProof/>
            </w:rPr>
            <w:fldChar w:fldCharType="end"/>
          </w:r>
        </w:p>
        <w:p w14:paraId="2E608185"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Graduate Supervision</w:t>
          </w:r>
          <w:r>
            <w:rPr>
              <w:noProof/>
            </w:rPr>
            <w:tab/>
          </w:r>
          <w:r>
            <w:rPr>
              <w:noProof/>
            </w:rPr>
            <w:fldChar w:fldCharType="begin"/>
          </w:r>
          <w:r>
            <w:rPr>
              <w:noProof/>
            </w:rPr>
            <w:instrText xml:space="preserve"> PAGEREF _Toc276600097 \h </w:instrText>
          </w:r>
          <w:r>
            <w:rPr>
              <w:noProof/>
            </w:rPr>
          </w:r>
          <w:r>
            <w:rPr>
              <w:noProof/>
            </w:rPr>
            <w:fldChar w:fldCharType="separate"/>
          </w:r>
          <w:r>
            <w:rPr>
              <w:noProof/>
            </w:rPr>
            <w:t>B-6</w:t>
          </w:r>
          <w:r>
            <w:rPr>
              <w:noProof/>
            </w:rPr>
            <w:fldChar w:fldCharType="end"/>
          </w:r>
        </w:p>
        <w:p w14:paraId="4755884F"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Graduate Committees</w:t>
          </w:r>
          <w:r>
            <w:rPr>
              <w:noProof/>
            </w:rPr>
            <w:tab/>
          </w:r>
          <w:r>
            <w:rPr>
              <w:noProof/>
            </w:rPr>
            <w:fldChar w:fldCharType="begin"/>
          </w:r>
          <w:r>
            <w:rPr>
              <w:noProof/>
            </w:rPr>
            <w:instrText xml:space="preserve"> PAGEREF _Toc276600098 \h </w:instrText>
          </w:r>
          <w:r>
            <w:rPr>
              <w:noProof/>
            </w:rPr>
          </w:r>
          <w:r>
            <w:rPr>
              <w:noProof/>
            </w:rPr>
            <w:fldChar w:fldCharType="separate"/>
          </w:r>
          <w:r>
            <w:rPr>
              <w:noProof/>
            </w:rPr>
            <w:t>B-7</w:t>
          </w:r>
          <w:r>
            <w:rPr>
              <w:noProof/>
            </w:rPr>
            <w:fldChar w:fldCharType="end"/>
          </w:r>
        </w:p>
        <w:p w14:paraId="375B12FF"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Postdoctoral Mentees</w:t>
          </w:r>
          <w:r>
            <w:rPr>
              <w:noProof/>
            </w:rPr>
            <w:tab/>
          </w:r>
          <w:r>
            <w:rPr>
              <w:noProof/>
            </w:rPr>
            <w:fldChar w:fldCharType="begin"/>
          </w:r>
          <w:r>
            <w:rPr>
              <w:noProof/>
            </w:rPr>
            <w:instrText xml:space="preserve"> PAGEREF _Toc276600099 \h </w:instrText>
          </w:r>
          <w:r>
            <w:rPr>
              <w:noProof/>
            </w:rPr>
          </w:r>
          <w:r>
            <w:rPr>
              <w:noProof/>
            </w:rPr>
            <w:fldChar w:fldCharType="separate"/>
          </w:r>
          <w:r>
            <w:rPr>
              <w:noProof/>
            </w:rPr>
            <w:t>B-8</w:t>
          </w:r>
          <w:r>
            <w:rPr>
              <w:noProof/>
            </w:rPr>
            <w:fldChar w:fldCharType="end"/>
          </w:r>
        </w:p>
        <w:p w14:paraId="3BF48160" w14:textId="77777777" w:rsidR="00C738C8" w:rsidRDefault="00C738C8">
          <w:pPr>
            <w:pStyle w:val="TOC1"/>
            <w:tabs>
              <w:tab w:val="left" w:pos="417"/>
              <w:tab w:val="right" w:pos="9350"/>
            </w:tabs>
            <w:rPr>
              <w:rFonts w:eastAsiaTheme="minorEastAsia" w:cstheme="minorBidi"/>
              <w:b w:val="0"/>
              <w:caps w:val="0"/>
              <w:noProof/>
              <w:sz w:val="24"/>
              <w:szCs w:val="24"/>
              <w:u w:val="none"/>
              <w:lang w:eastAsia="ja-JP"/>
            </w:rPr>
          </w:pPr>
          <w:r>
            <w:rPr>
              <w:noProof/>
            </w:rPr>
            <w:t>C.</w:t>
          </w:r>
          <w:r>
            <w:rPr>
              <w:rFonts w:eastAsiaTheme="minorEastAsia" w:cstheme="minorBidi"/>
              <w:b w:val="0"/>
              <w:caps w:val="0"/>
              <w:noProof/>
              <w:sz w:val="24"/>
              <w:szCs w:val="24"/>
              <w:u w:val="none"/>
              <w:lang w:eastAsia="ja-JP"/>
            </w:rPr>
            <w:tab/>
          </w:r>
          <w:r>
            <w:rPr>
              <w:noProof/>
            </w:rPr>
            <w:t>Research, Scholarship, Creative Activity</w:t>
          </w:r>
          <w:r>
            <w:rPr>
              <w:noProof/>
            </w:rPr>
            <w:tab/>
          </w:r>
          <w:r>
            <w:rPr>
              <w:noProof/>
            </w:rPr>
            <w:fldChar w:fldCharType="begin"/>
          </w:r>
          <w:r>
            <w:rPr>
              <w:noProof/>
            </w:rPr>
            <w:instrText xml:space="preserve"> PAGEREF _Toc276600100 \h </w:instrText>
          </w:r>
          <w:r>
            <w:rPr>
              <w:noProof/>
            </w:rPr>
          </w:r>
          <w:r>
            <w:rPr>
              <w:noProof/>
            </w:rPr>
            <w:fldChar w:fldCharType="separate"/>
          </w:r>
          <w:r>
            <w:rPr>
              <w:noProof/>
            </w:rPr>
            <w:t>C-1</w:t>
          </w:r>
          <w:r>
            <w:rPr>
              <w:noProof/>
            </w:rPr>
            <w:fldChar w:fldCharType="end"/>
          </w:r>
        </w:p>
        <w:p w14:paraId="2E141751"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Candidate’s Statement</w:t>
          </w:r>
          <w:r>
            <w:rPr>
              <w:noProof/>
            </w:rPr>
            <w:tab/>
          </w:r>
          <w:r>
            <w:rPr>
              <w:noProof/>
            </w:rPr>
            <w:fldChar w:fldCharType="begin"/>
          </w:r>
          <w:r>
            <w:rPr>
              <w:noProof/>
            </w:rPr>
            <w:instrText xml:space="preserve"> PAGEREF _Toc276600101 \h </w:instrText>
          </w:r>
          <w:r>
            <w:rPr>
              <w:noProof/>
            </w:rPr>
          </w:r>
          <w:r>
            <w:rPr>
              <w:noProof/>
            </w:rPr>
            <w:fldChar w:fldCharType="separate"/>
          </w:r>
          <w:r>
            <w:rPr>
              <w:noProof/>
            </w:rPr>
            <w:t>C-2</w:t>
          </w:r>
          <w:r>
            <w:rPr>
              <w:noProof/>
            </w:rPr>
            <w:fldChar w:fldCharType="end"/>
          </w:r>
        </w:p>
        <w:p w14:paraId="53CF574A"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C2. Research And Scholary Publications</w:t>
          </w:r>
          <w:r>
            <w:rPr>
              <w:noProof/>
            </w:rPr>
            <w:tab/>
          </w:r>
          <w:r>
            <w:rPr>
              <w:noProof/>
            </w:rPr>
            <w:fldChar w:fldCharType="begin"/>
          </w:r>
          <w:r>
            <w:rPr>
              <w:noProof/>
            </w:rPr>
            <w:instrText xml:space="preserve"> PAGEREF _Toc276600102 \h </w:instrText>
          </w:r>
          <w:r>
            <w:rPr>
              <w:noProof/>
            </w:rPr>
          </w:r>
          <w:r>
            <w:rPr>
              <w:noProof/>
            </w:rPr>
            <w:fldChar w:fldCharType="separate"/>
          </w:r>
          <w:r>
            <w:rPr>
              <w:noProof/>
            </w:rPr>
            <w:t>C-3</w:t>
          </w:r>
          <w:r>
            <w:rPr>
              <w:noProof/>
            </w:rPr>
            <w:fldChar w:fldCharType="end"/>
          </w:r>
        </w:p>
        <w:p w14:paraId="54549C0E"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C2j. Other Publications (Lab Manuals and Non-peer Reviewed Articles)</w:t>
          </w:r>
          <w:r>
            <w:rPr>
              <w:noProof/>
            </w:rPr>
            <w:tab/>
          </w:r>
          <w:r>
            <w:rPr>
              <w:noProof/>
            </w:rPr>
            <w:fldChar w:fldCharType="begin"/>
          </w:r>
          <w:r>
            <w:rPr>
              <w:noProof/>
            </w:rPr>
            <w:instrText xml:space="preserve"> PAGEREF _Toc276600103 \h </w:instrText>
          </w:r>
          <w:r>
            <w:rPr>
              <w:noProof/>
            </w:rPr>
          </w:r>
          <w:r>
            <w:rPr>
              <w:noProof/>
            </w:rPr>
            <w:fldChar w:fldCharType="separate"/>
          </w:r>
          <w:r>
            <w:rPr>
              <w:noProof/>
            </w:rPr>
            <w:t>C-7</w:t>
          </w:r>
          <w:r>
            <w:rPr>
              <w:noProof/>
            </w:rPr>
            <w:fldChar w:fldCharType="end"/>
          </w:r>
        </w:p>
        <w:p w14:paraId="4CF3ADAF"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C7. Papers Presented</w:t>
          </w:r>
          <w:r>
            <w:rPr>
              <w:noProof/>
            </w:rPr>
            <w:tab/>
          </w:r>
          <w:r>
            <w:rPr>
              <w:noProof/>
            </w:rPr>
            <w:fldChar w:fldCharType="begin"/>
          </w:r>
          <w:r>
            <w:rPr>
              <w:noProof/>
            </w:rPr>
            <w:instrText xml:space="preserve"> PAGEREF _Toc276600104 \h </w:instrText>
          </w:r>
          <w:r>
            <w:rPr>
              <w:noProof/>
            </w:rPr>
          </w:r>
          <w:r>
            <w:rPr>
              <w:noProof/>
            </w:rPr>
            <w:fldChar w:fldCharType="separate"/>
          </w:r>
          <w:r>
            <w:rPr>
              <w:noProof/>
            </w:rPr>
            <w:t>C-8</w:t>
          </w:r>
          <w:r>
            <w:rPr>
              <w:noProof/>
            </w:rPr>
            <w:fldChar w:fldCharType="end"/>
          </w:r>
        </w:p>
        <w:p w14:paraId="3B5B024B"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6600105 \h </w:instrText>
          </w:r>
          <w:r>
            <w:rPr>
              <w:noProof/>
            </w:rPr>
          </w:r>
          <w:r>
            <w:rPr>
              <w:noProof/>
            </w:rPr>
            <w:fldChar w:fldCharType="separate"/>
          </w:r>
          <w:r>
            <w:rPr>
              <w:noProof/>
            </w:rPr>
            <w:t>C-10</w:t>
          </w:r>
          <w:r>
            <w:rPr>
              <w:noProof/>
            </w:rPr>
            <w:fldChar w:fldCharType="end"/>
          </w:r>
        </w:p>
        <w:p w14:paraId="2D73CA6B"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6600106 \h </w:instrText>
          </w:r>
          <w:r>
            <w:rPr>
              <w:noProof/>
            </w:rPr>
          </w:r>
          <w:r>
            <w:rPr>
              <w:noProof/>
            </w:rPr>
            <w:fldChar w:fldCharType="separate"/>
          </w:r>
          <w:r>
            <w:rPr>
              <w:noProof/>
            </w:rPr>
            <w:t>C-13</w:t>
          </w:r>
          <w:r>
            <w:rPr>
              <w:noProof/>
            </w:rPr>
            <w:fldChar w:fldCharType="end"/>
          </w:r>
        </w:p>
        <w:p w14:paraId="4E29362C"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Public Talks</w:t>
          </w:r>
          <w:r>
            <w:rPr>
              <w:noProof/>
            </w:rPr>
            <w:tab/>
          </w:r>
          <w:r>
            <w:rPr>
              <w:noProof/>
            </w:rPr>
            <w:fldChar w:fldCharType="begin"/>
          </w:r>
          <w:r>
            <w:rPr>
              <w:noProof/>
            </w:rPr>
            <w:instrText xml:space="preserve"> PAGEREF _Toc276600107 \h </w:instrText>
          </w:r>
          <w:r>
            <w:rPr>
              <w:noProof/>
            </w:rPr>
          </w:r>
          <w:r>
            <w:rPr>
              <w:noProof/>
            </w:rPr>
            <w:fldChar w:fldCharType="separate"/>
          </w:r>
          <w:r>
            <w:rPr>
              <w:noProof/>
            </w:rPr>
            <w:t>C-14</w:t>
          </w:r>
          <w:r>
            <w:rPr>
              <w:noProof/>
            </w:rPr>
            <w:fldChar w:fldCharType="end"/>
          </w:r>
        </w:p>
        <w:p w14:paraId="1E1024E1" w14:textId="77777777" w:rsidR="00C738C8" w:rsidRDefault="00C738C8">
          <w:pPr>
            <w:pStyle w:val="TOC1"/>
            <w:tabs>
              <w:tab w:val="left" w:pos="446"/>
              <w:tab w:val="right" w:pos="9350"/>
            </w:tabs>
            <w:rPr>
              <w:rFonts w:eastAsiaTheme="minorEastAsia" w:cstheme="minorBidi"/>
              <w:b w:val="0"/>
              <w:caps w:val="0"/>
              <w:noProof/>
              <w:sz w:val="24"/>
              <w:szCs w:val="24"/>
              <w:u w:val="none"/>
              <w:lang w:eastAsia="ja-JP"/>
            </w:rPr>
          </w:pPr>
          <w:r>
            <w:rPr>
              <w:noProof/>
            </w:rPr>
            <w:t>D.</w:t>
          </w:r>
          <w:r>
            <w:rPr>
              <w:rFonts w:eastAsiaTheme="minorEastAsia" w:cstheme="minorBidi"/>
              <w:b w:val="0"/>
              <w:caps w:val="0"/>
              <w:noProof/>
              <w:sz w:val="24"/>
              <w:szCs w:val="24"/>
              <w:u w:val="none"/>
              <w:lang w:eastAsia="ja-JP"/>
            </w:rPr>
            <w:tab/>
          </w:r>
          <w:r>
            <w:rPr>
              <w:noProof/>
            </w:rPr>
            <w:t>Institutional, Disciplinary, and/or professional Service</w:t>
          </w:r>
          <w:r>
            <w:rPr>
              <w:noProof/>
            </w:rPr>
            <w:tab/>
          </w:r>
          <w:r>
            <w:rPr>
              <w:noProof/>
            </w:rPr>
            <w:fldChar w:fldCharType="begin"/>
          </w:r>
          <w:r>
            <w:rPr>
              <w:noProof/>
            </w:rPr>
            <w:instrText xml:space="preserve"> PAGEREF _Toc276600108 \h </w:instrText>
          </w:r>
          <w:r>
            <w:rPr>
              <w:noProof/>
            </w:rPr>
          </w:r>
          <w:r>
            <w:rPr>
              <w:noProof/>
            </w:rPr>
            <w:fldChar w:fldCharType="separate"/>
          </w:r>
          <w:r>
            <w:rPr>
              <w:noProof/>
            </w:rPr>
            <w:t>D-1</w:t>
          </w:r>
          <w:r>
            <w:rPr>
              <w:noProof/>
            </w:rPr>
            <w:fldChar w:fldCharType="end"/>
          </w:r>
        </w:p>
        <w:p w14:paraId="6C639EFB"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Candidate’s Statement</w:t>
          </w:r>
          <w:r>
            <w:rPr>
              <w:noProof/>
            </w:rPr>
            <w:tab/>
          </w:r>
          <w:r>
            <w:rPr>
              <w:noProof/>
            </w:rPr>
            <w:fldChar w:fldCharType="begin"/>
          </w:r>
          <w:r>
            <w:rPr>
              <w:noProof/>
            </w:rPr>
            <w:instrText xml:space="preserve"> PAGEREF _Toc276600109 \h </w:instrText>
          </w:r>
          <w:r>
            <w:rPr>
              <w:noProof/>
            </w:rPr>
          </w:r>
          <w:r>
            <w:rPr>
              <w:noProof/>
            </w:rPr>
            <w:fldChar w:fldCharType="separate"/>
          </w:r>
          <w:r>
            <w:rPr>
              <w:noProof/>
            </w:rPr>
            <w:t>D-2</w:t>
          </w:r>
          <w:r>
            <w:rPr>
              <w:noProof/>
            </w:rPr>
            <w:fldChar w:fldCharType="end"/>
          </w:r>
        </w:p>
        <w:p w14:paraId="44D6FBD1"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Institutional Service</w:t>
          </w:r>
          <w:r>
            <w:rPr>
              <w:noProof/>
            </w:rPr>
            <w:tab/>
          </w:r>
          <w:r>
            <w:rPr>
              <w:noProof/>
            </w:rPr>
            <w:fldChar w:fldCharType="begin"/>
          </w:r>
          <w:r>
            <w:rPr>
              <w:noProof/>
            </w:rPr>
            <w:instrText xml:space="preserve"> PAGEREF _Toc276600110 \h </w:instrText>
          </w:r>
          <w:r>
            <w:rPr>
              <w:noProof/>
            </w:rPr>
          </w:r>
          <w:r>
            <w:rPr>
              <w:noProof/>
            </w:rPr>
            <w:fldChar w:fldCharType="separate"/>
          </w:r>
          <w:r>
            <w:rPr>
              <w:noProof/>
            </w:rPr>
            <w:t>D-3</w:t>
          </w:r>
          <w:r>
            <w:rPr>
              <w:noProof/>
            </w:rPr>
            <w:fldChar w:fldCharType="end"/>
          </w:r>
        </w:p>
        <w:p w14:paraId="06876BDA"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Disciplinary Service</w:t>
          </w:r>
          <w:r>
            <w:rPr>
              <w:noProof/>
            </w:rPr>
            <w:tab/>
          </w:r>
          <w:r>
            <w:rPr>
              <w:noProof/>
            </w:rPr>
            <w:fldChar w:fldCharType="begin"/>
          </w:r>
          <w:r>
            <w:rPr>
              <w:noProof/>
            </w:rPr>
            <w:instrText xml:space="preserve"> PAGEREF _Toc276600111 \h </w:instrText>
          </w:r>
          <w:r>
            <w:rPr>
              <w:noProof/>
            </w:rPr>
          </w:r>
          <w:r>
            <w:rPr>
              <w:noProof/>
            </w:rPr>
            <w:fldChar w:fldCharType="separate"/>
          </w:r>
          <w:r>
            <w:rPr>
              <w:noProof/>
            </w:rPr>
            <w:t>D-4</w:t>
          </w:r>
          <w:r>
            <w:rPr>
              <w:noProof/>
            </w:rPr>
            <w:fldChar w:fldCharType="end"/>
          </w:r>
        </w:p>
        <w:p w14:paraId="14414564" w14:textId="77777777" w:rsidR="00C738C8" w:rsidRDefault="00C738C8">
          <w:pPr>
            <w:pStyle w:val="TOC2"/>
            <w:tabs>
              <w:tab w:val="right" w:pos="9350"/>
            </w:tabs>
            <w:rPr>
              <w:rFonts w:eastAsiaTheme="minorEastAsia" w:cstheme="minorBidi"/>
              <w:b w:val="0"/>
              <w:smallCaps w:val="0"/>
              <w:noProof/>
              <w:sz w:val="24"/>
              <w:szCs w:val="24"/>
              <w:lang w:eastAsia="ja-JP"/>
            </w:rPr>
          </w:pPr>
          <w:r>
            <w:rPr>
              <w:noProof/>
            </w:rPr>
            <w:t>Professional Service</w:t>
          </w:r>
          <w:r>
            <w:rPr>
              <w:noProof/>
            </w:rPr>
            <w:tab/>
          </w:r>
          <w:r>
            <w:rPr>
              <w:noProof/>
            </w:rPr>
            <w:fldChar w:fldCharType="begin"/>
          </w:r>
          <w:r>
            <w:rPr>
              <w:noProof/>
            </w:rPr>
            <w:instrText xml:space="preserve"> PAGEREF _Toc276600112 \h </w:instrText>
          </w:r>
          <w:r>
            <w:rPr>
              <w:noProof/>
            </w:rPr>
          </w:r>
          <w:r>
            <w:rPr>
              <w:noProof/>
            </w:rPr>
            <w:fldChar w:fldCharType="separate"/>
          </w:r>
          <w:r>
            <w:rPr>
              <w:noProof/>
            </w:rPr>
            <w:t>D-4</w:t>
          </w:r>
          <w:r>
            <w:rPr>
              <w:noProof/>
            </w:rPr>
            <w:fldChar w:fldCharType="end"/>
          </w:r>
        </w:p>
        <w:p w14:paraId="270FD3D6" w14:textId="77777777" w:rsidR="00C738C8" w:rsidRDefault="00C738C8">
          <w:pPr>
            <w:pStyle w:val="TOC1"/>
            <w:tabs>
              <w:tab w:val="left" w:pos="418"/>
              <w:tab w:val="right" w:pos="9350"/>
            </w:tabs>
            <w:rPr>
              <w:rFonts w:eastAsiaTheme="minorEastAsia" w:cstheme="minorBidi"/>
              <w:b w:val="0"/>
              <w:caps w:val="0"/>
              <w:noProof/>
              <w:sz w:val="24"/>
              <w:szCs w:val="24"/>
              <w:u w:val="none"/>
              <w:lang w:eastAsia="ja-JP"/>
            </w:rPr>
          </w:pPr>
          <w:r>
            <w:rPr>
              <w:noProof/>
            </w:rPr>
            <w:t>E.</w:t>
          </w:r>
          <w:r>
            <w:rPr>
              <w:rFonts w:eastAsiaTheme="minorEastAsia" w:cstheme="minorBidi"/>
              <w:b w:val="0"/>
              <w:caps w:val="0"/>
              <w:noProof/>
              <w:sz w:val="24"/>
              <w:szCs w:val="24"/>
              <w:u w:val="none"/>
              <w:lang w:eastAsia="ja-JP"/>
            </w:rPr>
            <w:tab/>
          </w:r>
          <w:r>
            <w:rPr>
              <w:noProof/>
            </w:rPr>
            <w:t>Appendices</w:t>
          </w:r>
          <w:r>
            <w:rPr>
              <w:noProof/>
            </w:rPr>
            <w:tab/>
          </w:r>
          <w:r>
            <w:rPr>
              <w:noProof/>
            </w:rPr>
            <w:fldChar w:fldCharType="begin"/>
          </w:r>
          <w:r>
            <w:rPr>
              <w:noProof/>
            </w:rPr>
            <w:instrText xml:space="preserve"> PAGEREF _Toc276600113 \h </w:instrText>
          </w:r>
          <w:r>
            <w:rPr>
              <w:noProof/>
            </w:rPr>
          </w:r>
          <w:r>
            <w:rPr>
              <w:noProof/>
            </w:rPr>
            <w:fldChar w:fldCharType="separate"/>
          </w:r>
          <w:r>
            <w:rPr>
              <w:noProof/>
            </w:rPr>
            <w:t>E-1</w:t>
          </w:r>
          <w:r>
            <w:rPr>
              <w:noProof/>
            </w:rPr>
            <w:fldChar w:fldCharType="end"/>
          </w:r>
        </w:p>
        <w:p w14:paraId="22212CFC" w14:textId="253E8FA9" w:rsidR="00C738C8" w:rsidRDefault="00C738C8">
          <w:r>
            <w:rPr>
              <w:b/>
              <w:bCs/>
              <w:noProof/>
            </w:rPr>
            <w:fldChar w:fldCharType="end"/>
          </w:r>
        </w:p>
      </w:sdtContent>
    </w:sdt>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0" w:name="_Toc276600087"/>
      <w:r w:rsidR="00E91C52">
        <w:t>Summary</w:t>
      </w:r>
      <w:bookmarkEnd w:id="0"/>
    </w:p>
    <w:p w14:paraId="7C023C7E" w14:textId="6E54B1E6" w:rsidR="00EC699B" w:rsidRDefault="00EC699B">
      <w:pPr>
        <w:rPr>
          <w:b/>
          <w:sz w:val="28"/>
          <w:szCs w:val="28"/>
        </w:rPr>
      </w:pPr>
    </w:p>
    <w:p w14:paraId="6A670F2A" w14:textId="77777777" w:rsidR="00167F60" w:rsidRDefault="00167F60" w:rsidP="00E7776E">
      <w:pPr>
        <w:pStyle w:val="Heading2"/>
      </w:pPr>
      <w:r>
        <w:br w:type="page"/>
      </w:r>
    </w:p>
    <w:p w14:paraId="4B190EA5" w14:textId="5A362645" w:rsidR="00AF0224" w:rsidRDefault="00042514" w:rsidP="00E7776E">
      <w:pPr>
        <w:pStyle w:val="Heading2"/>
      </w:pPr>
      <w:bookmarkStart w:id="1" w:name="_Toc276600088"/>
      <w:r w:rsidRPr="00AF0224">
        <w:lastRenderedPageBreak/>
        <w:t>Summary Sheet</w:t>
      </w:r>
      <w:bookmarkEnd w:id="1"/>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 xml:space="preserve">Name of faculty member: </w:t>
      </w:r>
      <w:r w:rsidRPr="00F65D16">
        <w:rPr>
          <w:sz w:val="21"/>
          <w:szCs w:val="21"/>
          <w:u w:val="single"/>
        </w:rPr>
        <w:t xml:space="preserve">  </w:t>
      </w:r>
      <w:r w:rsidR="006A4DE2">
        <w:rPr>
          <w:sz w:val="21"/>
          <w:szCs w:val="21"/>
          <w:u w:val="single"/>
        </w:rPr>
        <w:t>Brian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 xml:space="preserve">Total years of teaching:   </w:t>
      </w:r>
      <w:r w:rsidR="00600DAC">
        <w:rPr>
          <w:sz w:val="21"/>
          <w:szCs w:val="21"/>
          <w:u w:val="single"/>
        </w:rPr>
        <w:t>5</w:t>
      </w:r>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Against: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Is there a dissenting report?  [  ] Yes (please attach)                 [</w:t>
      </w:r>
      <w:r>
        <w:rPr>
          <w:sz w:val="21"/>
          <w:szCs w:val="21"/>
        </w:rPr>
        <w:t>X</w:t>
      </w:r>
      <w:r w:rsidRPr="00F65D16">
        <w:rPr>
          <w:sz w:val="21"/>
          <w:szCs w:val="21"/>
        </w:rPr>
        <w:t xml:space="preserve"> ] No </w:t>
      </w:r>
      <w:r w:rsidRPr="00F65D16">
        <w:rPr>
          <w:sz w:val="21"/>
          <w:szCs w:val="21"/>
        </w:rPr>
        <w:br/>
        <w:t>Is there a response from the candidate?  [  ]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 </w:t>
      </w:r>
      <w:r>
        <w:rPr>
          <w:sz w:val="21"/>
          <w:szCs w:val="21"/>
        </w:rPr>
        <w:t>X</w:t>
      </w:r>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r w:rsidRPr="00F65D16">
        <w:rPr>
          <w:sz w:val="21"/>
          <w:szCs w:val="21"/>
        </w:rPr>
        <w:t xml:space="preserve">[  ]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r w:rsidRPr="00F65D16">
        <w:rPr>
          <w:sz w:val="21"/>
          <w:szCs w:val="21"/>
        </w:rPr>
        <w:t xml:space="preserve">[  ]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r w:rsidRPr="00F65D16">
        <w:rPr>
          <w:sz w:val="21"/>
          <w:szCs w:val="21"/>
        </w:rPr>
        <w:t xml:space="preserve">[  ]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5D411835" w14:textId="77777777" w:rsidR="00870271" w:rsidRDefault="00870271" w:rsidP="00167F60">
      <w:pPr>
        <w:rPr>
          <w:b/>
          <w:sz w:val="28"/>
          <w:szCs w:val="28"/>
        </w:rPr>
      </w:pPr>
    </w:p>
    <w:p w14:paraId="6987A91A" w14:textId="77777777" w:rsidR="005F58CE" w:rsidRDefault="005F58CE" w:rsidP="00E7776E">
      <w:pPr>
        <w:pStyle w:val="Heading2"/>
      </w:pPr>
      <w:r>
        <w:br w:type="page"/>
      </w:r>
    </w:p>
    <w:p w14:paraId="390F44CF" w14:textId="0016109B" w:rsidR="00FD60C7" w:rsidRPr="009E24B8" w:rsidRDefault="00FD60C7" w:rsidP="00E7776E">
      <w:pPr>
        <w:pStyle w:val="Heading2"/>
      </w:pPr>
      <w:bookmarkStart w:id="2" w:name="_Toc276600089"/>
      <w:r w:rsidRPr="009E24B8">
        <w:lastRenderedPageBreak/>
        <w:t>Educational History and Employment History</w:t>
      </w:r>
      <w:bookmarkEnd w:id="2"/>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r w:rsidRPr="001445AA">
        <w:t xml:space="preserve">University of </w:t>
      </w:r>
      <w:r w:rsidR="00CC7BB7">
        <w:t>California, Davis</w:t>
      </w:r>
      <w:r w:rsidR="00BB242B">
        <w:tab/>
      </w:r>
      <w:r w:rsidRPr="001445AA">
        <w:t xml:space="preserve">Ph.D. </w:t>
      </w:r>
      <w:r w:rsidR="00CC7BB7">
        <w:tab/>
      </w:r>
      <w:r w:rsidR="00CC7BB7">
        <w:tab/>
      </w:r>
      <w:r>
        <w:tab/>
      </w:r>
      <w:r w:rsidR="00CC7BB7">
        <w:t>2002-2008</w:t>
      </w:r>
      <w:r>
        <w:tab/>
      </w:r>
      <w:r>
        <w:tab/>
        <w:t>Ph.D.</w:t>
      </w:r>
    </w:p>
    <w:p w14:paraId="656A6CA9" w14:textId="77777777" w:rsidR="00FD60C7" w:rsidRDefault="00CC7BB7" w:rsidP="00FD60C7">
      <w:pPr>
        <w:spacing w:line="360" w:lineRule="auto"/>
      </w:pPr>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
    <w:p w14:paraId="3ED78568" w14:textId="77777777" w:rsidR="00CC7BB7" w:rsidRDefault="00CC7BB7" w:rsidP="00FD60C7">
      <w:pPr>
        <w:spacing w:line="360" w:lineRule="auto"/>
      </w:pPr>
      <w:r>
        <w:tab/>
      </w:r>
      <w:r>
        <w:tab/>
      </w:r>
      <w:r>
        <w:tab/>
      </w:r>
      <w:r>
        <w:tab/>
      </w:r>
      <w:r>
        <w:tab/>
      </w:r>
      <w:r w:rsidR="00F06A25">
        <w:t xml:space="preserve">cum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r w:rsidRPr="00FD60C7">
        <w:rPr>
          <w:u w:val="single"/>
        </w:rPr>
        <w:t>of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E7776E">
      <w:pPr>
        <w:pStyle w:val="Heading2"/>
        <w:rPr>
          <w:rStyle w:val="Strong"/>
        </w:rPr>
      </w:pPr>
      <w:bookmarkStart w:id="3" w:name="_Toc276600090"/>
      <w:r>
        <w:rPr>
          <w:rStyle w:val="Strong"/>
        </w:rPr>
        <w:t>Statement of Responsibilities</w:t>
      </w:r>
      <w:bookmarkEnd w:id="3"/>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1318C0C1"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w:t>
      </w:r>
      <w:r w:rsidR="005702EB">
        <w:t>was</w:t>
      </w:r>
      <w:r w:rsidR="0053085A">
        <w:t xml:space="preserve"> the instructor of record for this course. He has also taught Biology 130, Biodiversity, in Spring 2012 </w:t>
      </w:r>
      <w:r w:rsidR="00600DAC">
        <w:t xml:space="preserve">and in </w:t>
      </w:r>
      <w:r w:rsidR="0053085A">
        <w:t xml:space="preserve">Spring 2014, and has been involved in discussions regarding restructuring this course to meet core learning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5702EB">
        <w:t>s in Sweden, Austria</w:t>
      </w:r>
      <w:r w:rsidR="00600DAC">
        <w:t xml:space="preserve">,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37A774DF" w:rsidR="00DA5869" w:rsidRDefault="005E1BF3" w:rsidP="00DA5869">
      <w:r>
        <w:t>Dr</w:t>
      </w:r>
      <w:r w:rsidR="003C2D42">
        <w:t>. O’Meara</w:t>
      </w:r>
      <w:r>
        <w:t xml:space="preserve"> </w:t>
      </w:r>
      <w:r w:rsidR="0030116F">
        <w:t>conducts</w:t>
      </w:r>
      <w:r>
        <w:t xml:space="preserve"> research </w:t>
      </w:r>
      <w:r w:rsidR="00A54985">
        <w:t xml:space="preserve">about macroevolutionary processes leading to current diversity. </w:t>
      </w:r>
      <w:r w:rsidR="007F3339">
        <w:t xml:space="preserve">Much of his research involves the development and testing of phylogenetic methods. </w:t>
      </w:r>
      <w:r w:rsidR="00C738C8">
        <w:t>He has published numerous peer-reviewed papers in high impact journals (</w:t>
      </w:r>
      <w:r w:rsidR="00C738C8">
        <w:rPr>
          <w:i/>
        </w:rPr>
        <w:t>Nature</w:t>
      </w:r>
      <w:r w:rsidR="00C738C8">
        <w:t xml:space="preserve">, </w:t>
      </w:r>
      <w:r w:rsidR="00C738C8">
        <w:rPr>
          <w:i/>
        </w:rPr>
        <w:t>PNAS</w:t>
      </w:r>
      <w:r w:rsidR="00C738C8">
        <w:t xml:space="preserve">), including invited syntheses of the field in journals such as the </w:t>
      </w:r>
      <w:r w:rsidR="00C738C8">
        <w:rPr>
          <w:i/>
        </w:rPr>
        <w:t>Annual Review of Ecology, Evolution, and Systematics</w:t>
      </w:r>
      <w:r w:rsidR="00C738C8">
        <w:t xml:space="preserve">. His software implementing new methods has been broadly used. </w:t>
      </w:r>
      <w:r w:rsidR="005702EB">
        <w:t xml:space="preserve">He has participated in five working groups at NESCent and NIMBio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510E7407"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He organized a multi-department speaker series on women in science using Haines-Morris funds</w:t>
      </w:r>
      <w:r w:rsidR="00141F32">
        <w:t xml:space="preserve">. </w:t>
      </w:r>
      <w:r>
        <w:t>Dr. O’Meara is faculty advisor for Darwin Day Tennessee.</w:t>
      </w:r>
      <w:r w:rsidR="005508D2">
        <w:t xml:space="preserve"> Dr. O’Meara has mentored ten postdocs while at </w:t>
      </w:r>
      <w:r w:rsidR="003D283D">
        <w:t>Tennessee</w:t>
      </w:r>
      <w:r w:rsidR="005508D2">
        <w:t>, including approximately 19% of all NIMBioS postdocs.</w:t>
      </w:r>
    </w:p>
    <w:p w14:paraId="48A7EC6C" w14:textId="77777777" w:rsidR="00B74E5E" w:rsidRDefault="00B74E5E" w:rsidP="005E1BF3"/>
    <w:p w14:paraId="18B5CD26" w14:textId="47F5AE2E"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 xml:space="preserve">s and computing, </w:t>
      </w:r>
      <w:r w:rsidR="007122A2">
        <w:t>nationally</w:t>
      </w:r>
      <w:r w:rsidR="000171BF">
        <w:t xml:space="preserve"> and internationally.</w:t>
      </w:r>
    </w:p>
    <w:p w14:paraId="118BDCA3" w14:textId="4DDE93CB" w:rsidR="00E01017" w:rsidRDefault="00E01017">
      <w:r>
        <w:br w:type="page"/>
      </w:r>
    </w:p>
    <w:p w14:paraId="0A58FD0C" w14:textId="77777777" w:rsidR="00E01017" w:rsidRDefault="00E01017" w:rsidP="00E01017">
      <w:pPr>
        <w:jc w:val="center"/>
        <w:rPr>
          <w:b/>
          <w:bCs/>
        </w:rPr>
      </w:pPr>
      <w:r>
        <w:rPr>
          <w:b/>
          <w:bCs/>
        </w:rPr>
        <w:lastRenderedPageBreak/>
        <w:t>APPENDIX to the DEPARTMENTAL BYLAWS</w:t>
      </w:r>
    </w:p>
    <w:p w14:paraId="12F05F3F" w14:textId="77777777" w:rsidR="00E01017" w:rsidRDefault="00E01017" w:rsidP="00E01017">
      <w:pPr>
        <w:jc w:val="center"/>
        <w:rPr>
          <w:b/>
          <w:bCs/>
        </w:rPr>
      </w:pPr>
    </w:p>
    <w:p w14:paraId="2A82BBF8" w14:textId="77777777" w:rsidR="00E01017" w:rsidRDefault="00E01017" w:rsidP="00E01017">
      <w:pPr>
        <w:jc w:val="center"/>
        <w:rPr>
          <w:b/>
          <w:bCs/>
        </w:rPr>
      </w:pPr>
      <w:r>
        <w:rPr>
          <w:b/>
          <w:bCs/>
        </w:rPr>
        <w:t>Department of Ecology &amp; Evolutionary Biology</w:t>
      </w:r>
    </w:p>
    <w:p w14:paraId="7471E8E4" w14:textId="77777777" w:rsidR="00E01017" w:rsidRDefault="00E01017" w:rsidP="00E01017">
      <w:pPr>
        <w:jc w:val="center"/>
        <w:rPr>
          <w:b/>
          <w:bCs/>
        </w:rPr>
      </w:pPr>
      <w:r>
        <w:rPr>
          <w:b/>
          <w:bCs/>
        </w:rPr>
        <w:t>University of Tennessee, Knoxville</w:t>
      </w:r>
    </w:p>
    <w:p w14:paraId="51005DD3" w14:textId="77777777" w:rsidR="00E01017" w:rsidRDefault="00E01017" w:rsidP="00E01017">
      <w:pPr>
        <w:jc w:val="center"/>
        <w:rPr>
          <w:b/>
          <w:bCs/>
        </w:rPr>
      </w:pPr>
    </w:p>
    <w:p w14:paraId="161C502E" w14:textId="77777777" w:rsidR="00E01017" w:rsidRDefault="00E01017" w:rsidP="00E01017">
      <w:pPr>
        <w:jc w:val="center"/>
        <w:rPr>
          <w:b/>
          <w:bCs/>
        </w:rPr>
      </w:pPr>
      <w:r>
        <w:rPr>
          <w:b/>
          <w:bCs/>
        </w:rPr>
        <w:t>Criteria for Retention, Tenure, and Promotion</w:t>
      </w:r>
    </w:p>
    <w:p w14:paraId="573CB719" w14:textId="77777777" w:rsidR="00E01017" w:rsidRDefault="00E01017" w:rsidP="00E01017">
      <w:pPr>
        <w:jc w:val="center"/>
        <w:rPr>
          <w:b/>
          <w:bCs/>
        </w:rPr>
      </w:pPr>
    </w:p>
    <w:p w14:paraId="4F49115F" w14:textId="77777777" w:rsidR="00E01017" w:rsidRPr="00CE3BB7" w:rsidRDefault="00E01017" w:rsidP="00E01017">
      <w:pPr>
        <w:rPr>
          <w:bCs/>
          <w:sz w:val="22"/>
          <w:szCs w:val="22"/>
        </w:rPr>
      </w:pPr>
      <w:r w:rsidRPr="00CE3BB7">
        <w:rPr>
          <w:bCs/>
          <w:sz w:val="22"/>
          <w:szCs w:val="22"/>
        </w:rPr>
        <w:t>The department expects that all members of its faculty contribute with respect to research, teaching, and service.  A clear record of accomplishments and potential in these areas is absolutely necessary for positive tenure and promotion actions.  It is recognized that the level of contribution and achievement in each of these areas may not be equal.  Accordingly, limited achievement in one area may be offset by excellence in the others.  The following metrics of professional ability and accomplishment, not presented in rank order, will be among the key factors included in deliberations regarding annual retention review of tenure-track Assistant Professors, awarding of tenure and promotion to the rank of Associate Professor, promotion to the rank of Professor, and for annual and accumulative post-tenure reviews.</w:t>
      </w:r>
    </w:p>
    <w:p w14:paraId="412C5ACE" w14:textId="77777777" w:rsidR="00E01017" w:rsidRPr="00CE3BB7" w:rsidRDefault="00E01017" w:rsidP="00E01017">
      <w:pPr>
        <w:rPr>
          <w:bCs/>
          <w:sz w:val="22"/>
          <w:szCs w:val="22"/>
        </w:rPr>
      </w:pPr>
    </w:p>
    <w:p w14:paraId="5DA45CE3" w14:textId="77777777" w:rsidR="00E01017" w:rsidRPr="00CE3BB7" w:rsidRDefault="00E01017" w:rsidP="00E01017">
      <w:pPr>
        <w:rPr>
          <w:b/>
          <w:bCs/>
          <w:sz w:val="22"/>
          <w:szCs w:val="22"/>
        </w:rPr>
      </w:pPr>
      <w:r w:rsidRPr="00CE3BB7">
        <w:rPr>
          <w:b/>
          <w:bCs/>
          <w:sz w:val="22"/>
          <w:szCs w:val="22"/>
        </w:rPr>
        <w:t>Metrics</w:t>
      </w:r>
    </w:p>
    <w:p w14:paraId="058C5852" w14:textId="77777777" w:rsidR="00E01017" w:rsidRPr="00CE3BB7" w:rsidRDefault="00E01017" w:rsidP="00E01017">
      <w:pPr>
        <w:rPr>
          <w:bCs/>
          <w:sz w:val="22"/>
          <w:szCs w:val="22"/>
        </w:rPr>
      </w:pPr>
    </w:p>
    <w:p w14:paraId="7424EBD2" w14:textId="77777777" w:rsidR="00E01017" w:rsidRPr="00CE3BB7" w:rsidRDefault="00E01017" w:rsidP="00E01017">
      <w:pPr>
        <w:rPr>
          <w:b/>
          <w:bCs/>
          <w:sz w:val="22"/>
          <w:szCs w:val="22"/>
        </w:rPr>
      </w:pPr>
      <w:r w:rsidRPr="00CE3BB7">
        <w:rPr>
          <w:bCs/>
          <w:sz w:val="22"/>
          <w:szCs w:val="22"/>
        </w:rPr>
        <w:tab/>
      </w:r>
      <w:r w:rsidRPr="00CE3BB7">
        <w:rPr>
          <w:b/>
          <w:bCs/>
          <w:sz w:val="22"/>
          <w:szCs w:val="22"/>
        </w:rPr>
        <w:t>Teaching ability and effectiveness</w:t>
      </w:r>
    </w:p>
    <w:p w14:paraId="4777D3AB" w14:textId="77777777" w:rsidR="00E01017" w:rsidRPr="00CE3BB7" w:rsidRDefault="00E01017" w:rsidP="00E01017">
      <w:pPr>
        <w:rPr>
          <w:bCs/>
          <w:sz w:val="22"/>
          <w:szCs w:val="22"/>
        </w:rPr>
      </w:pPr>
      <w:r w:rsidRPr="00CE3BB7">
        <w:rPr>
          <w:bCs/>
          <w:sz w:val="22"/>
          <w:szCs w:val="22"/>
        </w:rPr>
        <w:tab/>
      </w:r>
      <w:r w:rsidRPr="00CE3BB7">
        <w:rPr>
          <w:bCs/>
          <w:sz w:val="22"/>
          <w:szCs w:val="22"/>
        </w:rPr>
        <w:tab/>
        <w:t>compilations of student evaluations</w:t>
      </w:r>
    </w:p>
    <w:p w14:paraId="5B00350A" w14:textId="77777777" w:rsidR="00E01017" w:rsidRPr="00CE3BB7" w:rsidRDefault="00E01017" w:rsidP="00E01017">
      <w:pPr>
        <w:rPr>
          <w:bCs/>
          <w:sz w:val="22"/>
          <w:szCs w:val="22"/>
        </w:rPr>
      </w:pPr>
      <w:r w:rsidRPr="00CE3BB7">
        <w:rPr>
          <w:bCs/>
          <w:sz w:val="22"/>
          <w:szCs w:val="22"/>
        </w:rPr>
        <w:tab/>
      </w:r>
      <w:r w:rsidRPr="00CE3BB7">
        <w:rPr>
          <w:bCs/>
          <w:sz w:val="22"/>
          <w:szCs w:val="22"/>
        </w:rPr>
        <w:tab/>
        <w:t>reports from peer teaching review committees</w:t>
      </w:r>
    </w:p>
    <w:p w14:paraId="31FFAC62" w14:textId="77777777" w:rsidR="00E01017" w:rsidRPr="00CE3BB7" w:rsidRDefault="00E01017" w:rsidP="00E01017">
      <w:pPr>
        <w:rPr>
          <w:bCs/>
          <w:sz w:val="22"/>
          <w:szCs w:val="22"/>
        </w:rPr>
      </w:pPr>
      <w:r w:rsidRPr="00CE3BB7">
        <w:rPr>
          <w:bCs/>
          <w:sz w:val="22"/>
          <w:szCs w:val="22"/>
        </w:rPr>
        <w:tab/>
      </w:r>
      <w:r w:rsidRPr="00CE3BB7">
        <w:rPr>
          <w:bCs/>
          <w:sz w:val="22"/>
          <w:szCs w:val="22"/>
        </w:rPr>
        <w:tab/>
        <w:t xml:space="preserve">comments by colleagues (including external reviewers) who have first-hand </w:t>
      </w:r>
      <w:r w:rsidRPr="00CE3BB7">
        <w:rPr>
          <w:bCs/>
          <w:sz w:val="22"/>
          <w:szCs w:val="22"/>
        </w:rPr>
        <w:tab/>
      </w:r>
      <w:r w:rsidRPr="00CE3BB7">
        <w:rPr>
          <w:bCs/>
          <w:sz w:val="22"/>
          <w:szCs w:val="22"/>
        </w:rPr>
        <w:tab/>
      </w:r>
      <w:r w:rsidRPr="00CE3BB7">
        <w:rPr>
          <w:bCs/>
          <w:sz w:val="22"/>
          <w:szCs w:val="22"/>
        </w:rPr>
        <w:tab/>
      </w:r>
      <w:r w:rsidRPr="00CE3BB7">
        <w:rPr>
          <w:bCs/>
          <w:sz w:val="22"/>
          <w:szCs w:val="22"/>
        </w:rPr>
        <w:tab/>
      </w:r>
      <w:r>
        <w:rPr>
          <w:bCs/>
          <w:sz w:val="22"/>
          <w:szCs w:val="22"/>
        </w:rPr>
        <w:tab/>
      </w:r>
      <w:r w:rsidRPr="00CE3BB7">
        <w:rPr>
          <w:bCs/>
          <w:sz w:val="22"/>
          <w:szCs w:val="22"/>
        </w:rPr>
        <w:t xml:space="preserve">knowledge of the faculty member's teaching performance and/or </w:t>
      </w:r>
      <w:r w:rsidRPr="00CE3BB7">
        <w:rPr>
          <w:bCs/>
          <w:sz w:val="22"/>
          <w:szCs w:val="22"/>
        </w:rPr>
        <w:tab/>
      </w:r>
      <w:r w:rsidRPr="00CE3BB7">
        <w:rPr>
          <w:bCs/>
          <w:sz w:val="22"/>
          <w:szCs w:val="22"/>
        </w:rPr>
        <w:tab/>
      </w:r>
      <w:r w:rsidRPr="00CE3BB7">
        <w:rPr>
          <w:bCs/>
          <w:sz w:val="22"/>
          <w:szCs w:val="22"/>
        </w:rPr>
        <w:tab/>
      </w:r>
      <w:r w:rsidRPr="00CE3BB7">
        <w:rPr>
          <w:bCs/>
          <w:sz w:val="22"/>
          <w:szCs w:val="22"/>
        </w:rPr>
        <w:tab/>
      </w:r>
      <w:r w:rsidRPr="00CE3BB7">
        <w:rPr>
          <w:bCs/>
          <w:sz w:val="22"/>
          <w:szCs w:val="22"/>
        </w:rPr>
        <w:tab/>
      </w:r>
      <w:r>
        <w:rPr>
          <w:bCs/>
          <w:sz w:val="22"/>
          <w:szCs w:val="22"/>
        </w:rPr>
        <w:tab/>
      </w:r>
      <w:r w:rsidRPr="00CE3BB7">
        <w:rPr>
          <w:bCs/>
          <w:sz w:val="22"/>
          <w:szCs w:val="22"/>
        </w:rPr>
        <w:t>communication skills</w:t>
      </w:r>
    </w:p>
    <w:p w14:paraId="3884E6B9" w14:textId="77777777" w:rsidR="00E01017" w:rsidRPr="00CE3BB7" w:rsidRDefault="00E01017" w:rsidP="00E01017">
      <w:pPr>
        <w:rPr>
          <w:bCs/>
          <w:sz w:val="22"/>
          <w:szCs w:val="22"/>
        </w:rPr>
      </w:pPr>
      <w:r w:rsidRPr="00CE3BB7">
        <w:rPr>
          <w:bCs/>
          <w:sz w:val="22"/>
          <w:szCs w:val="22"/>
        </w:rPr>
        <w:tab/>
      </w:r>
      <w:r w:rsidRPr="00CE3BB7">
        <w:rPr>
          <w:bCs/>
          <w:sz w:val="22"/>
          <w:szCs w:val="22"/>
        </w:rPr>
        <w:tab/>
        <w:t>written comments of students</w:t>
      </w:r>
    </w:p>
    <w:p w14:paraId="5D9406BF" w14:textId="77777777" w:rsidR="00E01017" w:rsidRPr="00CE3BB7" w:rsidRDefault="00E01017" w:rsidP="00E01017">
      <w:pPr>
        <w:rPr>
          <w:bCs/>
          <w:sz w:val="22"/>
          <w:szCs w:val="22"/>
        </w:rPr>
      </w:pPr>
      <w:r w:rsidRPr="00CE3BB7">
        <w:rPr>
          <w:bCs/>
          <w:sz w:val="22"/>
          <w:szCs w:val="22"/>
        </w:rPr>
        <w:tab/>
      </w:r>
      <w:r w:rsidRPr="00CE3BB7">
        <w:rPr>
          <w:bCs/>
          <w:sz w:val="22"/>
          <w:szCs w:val="22"/>
        </w:rPr>
        <w:tab/>
        <w:t>curriculum or pedagogical activities and accomplishments</w:t>
      </w:r>
    </w:p>
    <w:p w14:paraId="12D3A86D" w14:textId="77777777" w:rsidR="00E01017" w:rsidRPr="00CE3BB7" w:rsidRDefault="00E01017" w:rsidP="00E01017">
      <w:pPr>
        <w:rPr>
          <w:bCs/>
          <w:sz w:val="22"/>
          <w:szCs w:val="22"/>
        </w:rPr>
      </w:pPr>
      <w:r w:rsidRPr="00CE3BB7">
        <w:rPr>
          <w:bCs/>
          <w:sz w:val="22"/>
          <w:szCs w:val="22"/>
        </w:rPr>
        <w:tab/>
      </w:r>
      <w:r w:rsidRPr="00CE3BB7">
        <w:rPr>
          <w:bCs/>
          <w:sz w:val="22"/>
          <w:szCs w:val="22"/>
        </w:rPr>
        <w:tab/>
        <w:t>national and/or local teaching activities</w:t>
      </w:r>
    </w:p>
    <w:p w14:paraId="5CF12BAC" w14:textId="77777777" w:rsidR="00E01017" w:rsidRPr="00CE3BB7" w:rsidRDefault="00E01017" w:rsidP="00E01017">
      <w:pPr>
        <w:rPr>
          <w:bCs/>
          <w:sz w:val="22"/>
          <w:szCs w:val="22"/>
        </w:rPr>
      </w:pPr>
      <w:r w:rsidRPr="00CE3BB7">
        <w:rPr>
          <w:bCs/>
          <w:sz w:val="22"/>
          <w:szCs w:val="22"/>
        </w:rPr>
        <w:tab/>
      </w:r>
      <w:r w:rsidRPr="00CE3BB7">
        <w:rPr>
          <w:bCs/>
          <w:sz w:val="22"/>
          <w:szCs w:val="22"/>
        </w:rPr>
        <w:tab/>
        <w:t>level of contribution to the teaching mission of the department</w:t>
      </w:r>
    </w:p>
    <w:p w14:paraId="2B2549AA" w14:textId="77777777" w:rsidR="00E01017" w:rsidRPr="00CE3BB7" w:rsidRDefault="00E01017" w:rsidP="00E01017">
      <w:pPr>
        <w:rPr>
          <w:bCs/>
          <w:sz w:val="22"/>
          <w:szCs w:val="22"/>
        </w:rPr>
      </w:pPr>
      <w:r w:rsidRPr="00CE3BB7">
        <w:rPr>
          <w:bCs/>
          <w:sz w:val="22"/>
          <w:szCs w:val="22"/>
        </w:rPr>
        <w:tab/>
      </w:r>
      <w:r w:rsidRPr="00CE3BB7">
        <w:rPr>
          <w:bCs/>
          <w:sz w:val="22"/>
          <w:szCs w:val="22"/>
        </w:rPr>
        <w:tab/>
      </w:r>
    </w:p>
    <w:p w14:paraId="5087D2FA" w14:textId="77777777" w:rsidR="00E01017" w:rsidRPr="00CE3BB7" w:rsidRDefault="00E01017" w:rsidP="00E01017">
      <w:pPr>
        <w:rPr>
          <w:b/>
          <w:bCs/>
          <w:sz w:val="22"/>
          <w:szCs w:val="22"/>
        </w:rPr>
      </w:pPr>
      <w:r w:rsidRPr="00CE3BB7">
        <w:rPr>
          <w:bCs/>
          <w:sz w:val="22"/>
          <w:szCs w:val="22"/>
        </w:rPr>
        <w:tab/>
      </w:r>
      <w:r w:rsidRPr="00CE3BB7">
        <w:rPr>
          <w:b/>
          <w:bCs/>
          <w:sz w:val="22"/>
          <w:szCs w:val="22"/>
        </w:rPr>
        <w:t>Research and Scholarly Activities</w:t>
      </w:r>
    </w:p>
    <w:p w14:paraId="05B5A0F5" w14:textId="77777777" w:rsidR="00E01017" w:rsidRPr="00CE3BB7" w:rsidRDefault="00E01017" w:rsidP="00E01017">
      <w:pPr>
        <w:rPr>
          <w:bCs/>
          <w:sz w:val="22"/>
          <w:szCs w:val="22"/>
        </w:rPr>
      </w:pPr>
      <w:r w:rsidRPr="00CE3BB7">
        <w:rPr>
          <w:bCs/>
          <w:sz w:val="22"/>
          <w:szCs w:val="22"/>
        </w:rPr>
        <w:tab/>
      </w:r>
      <w:r w:rsidRPr="00CE3BB7">
        <w:rPr>
          <w:bCs/>
          <w:sz w:val="22"/>
          <w:szCs w:val="22"/>
        </w:rPr>
        <w:tab/>
        <w:t>level of external support (relative to peers in equivalent or similar scientific areas)</w:t>
      </w:r>
    </w:p>
    <w:p w14:paraId="23EC8C34" w14:textId="77777777" w:rsidR="00E01017" w:rsidRPr="00CE3BB7" w:rsidRDefault="00E01017" w:rsidP="00E01017">
      <w:pPr>
        <w:rPr>
          <w:bCs/>
          <w:sz w:val="22"/>
          <w:szCs w:val="22"/>
        </w:rPr>
      </w:pPr>
      <w:r w:rsidRPr="00CE3BB7">
        <w:rPr>
          <w:bCs/>
          <w:sz w:val="22"/>
          <w:szCs w:val="22"/>
        </w:rPr>
        <w:tab/>
      </w:r>
      <w:r w:rsidRPr="00CE3BB7">
        <w:rPr>
          <w:bCs/>
          <w:sz w:val="22"/>
          <w:szCs w:val="22"/>
        </w:rPr>
        <w:tab/>
        <w:t>significance of comments by professional peer reviewers</w:t>
      </w:r>
    </w:p>
    <w:p w14:paraId="44CB7F62" w14:textId="77777777" w:rsidR="00E01017" w:rsidRPr="00CE3BB7" w:rsidRDefault="00E01017" w:rsidP="00E01017">
      <w:pPr>
        <w:rPr>
          <w:bCs/>
          <w:sz w:val="22"/>
          <w:szCs w:val="22"/>
        </w:rPr>
      </w:pPr>
      <w:r w:rsidRPr="00CE3BB7">
        <w:rPr>
          <w:bCs/>
          <w:sz w:val="22"/>
          <w:szCs w:val="22"/>
        </w:rPr>
        <w:tab/>
      </w:r>
      <w:r w:rsidRPr="00CE3BB7">
        <w:rPr>
          <w:bCs/>
          <w:sz w:val="22"/>
          <w:szCs w:val="22"/>
        </w:rPr>
        <w:tab/>
        <w:t>national/international awards and recognition</w:t>
      </w:r>
    </w:p>
    <w:p w14:paraId="4DE299EF" w14:textId="77777777" w:rsidR="00E01017" w:rsidRPr="00CE3BB7" w:rsidRDefault="00E01017" w:rsidP="00E01017">
      <w:pPr>
        <w:rPr>
          <w:bCs/>
          <w:sz w:val="22"/>
          <w:szCs w:val="22"/>
        </w:rPr>
      </w:pPr>
      <w:r w:rsidRPr="00CE3BB7">
        <w:rPr>
          <w:bCs/>
          <w:sz w:val="22"/>
          <w:szCs w:val="22"/>
        </w:rPr>
        <w:tab/>
      </w:r>
      <w:r w:rsidRPr="00CE3BB7">
        <w:rPr>
          <w:bCs/>
          <w:sz w:val="22"/>
          <w:szCs w:val="22"/>
        </w:rPr>
        <w:tab/>
        <w:t xml:space="preserve">significance and number of publications in refereed journals, as well as </w:t>
      </w:r>
      <w:r w:rsidRPr="00CE3BB7">
        <w:rPr>
          <w:bCs/>
          <w:sz w:val="22"/>
          <w:szCs w:val="22"/>
        </w:rPr>
        <w:tab/>
      </w:r>
      <w:r w:rsidRPr="00CE3BB7">
        <w:rPr>
          <w:bCs/>
          <w:sz w:val="22"/>
          <w:szCs w:val="22"/>
        </w:rPr>
        <w:tab/>
      </w:r>
      <w:r w:rsidRPr="00CE3BB7">
        <w:rPr>
          <w:bCs/>
          <w:sz w:val="22"/>
          <w:szCs w:val="22"/>
        </w:rPr>
        <w:tab/>
      </w:r>
      <w:r w:rsidRPr="00CE3BB7">
        <w:rPr>
          <w:bCs/>
          <w:sz w:val="22"/>
          <w:szCs w:val="22"/>
        </w:rPr>
        <w:tab/>
      </w:r>
      <w:r w:rsidRPr="00CE3BB7">
        <w:rPr>
          <w:bCs/>
          <w:sz w:val="22"/>
          <w:szCs w:val="22"/>
        </w:rPr>
        <w:tab/>
      </w:r>
      <w:r>
        <w:rPr>
          <w:bCs/>
          <w:sz w:val="22"/>
          <w:szCs w:val="22"/>
        </w:rPr>
        <w:tab/>
      </w:r>
      <w:r w:rsidRPr="00CE3BB7">
        <w:rPr>
          <w:bCs/>
          <w:sz w:val="22"/>
          <w:szCs w:val="22"/>
        </w:rPr>
        <w:t>contributions to scientific monographs and textbooks</w:t>
      </w:r>
    </w:p>
    <w:p w14:paraId="09383CAB" w14:textId="77777777" w:rsidR="00E01017" w:rsidRPr="00CE3BB7" w:rsidRDefault="00E01017" w:rsidP="00E01017">
      <w:pPr>
        <w:rPr>
          <w:bCs/>
          <w:sz w:val="22"/>
          <w:szCs w:val="22"/>
        </w:rPr>
      </w:pPr>
      <w:r w:rsidRPr="00CE3BB7">
        <w:rPr>
          <w:bCs/>
          <w:sz w:val="22"/>
          <w:szCs w:val="22"/>
        </w:rPr>
        <w:tab/>
      </w:r>
      <w:r w:rsidRPr="00CE3BB7">
        <w:rPr>
          <w:bCs/>
          <w:sz w:val="22"/>
          <w:szCs w:val="22"/>
        </w:rPr>
        <w:tab/>
        <w:t>invited presentations at scientific meetings</w:t>
      </w:r>
    </w:p>
    <w:p w14:paraId="4D7C339A" w14:textId="77777777" w:rsidR="00E01017" w:rsidRPr="00CE3BB7" w:rsidRDefault="00E01017" w:rsidP="00E01017">
      <w:pPr>
        <w:rPr>
          <w:bCs/>
          <w:sz w:val="22"/>
          <w:szCs w:val="22"/>
        </w:rPr>
      </w:pPr>
      <w:r w:rsidRPr="00CE3BB7">
        <w:rPr>
          <w:bCs/>
          <w:sz w:val="22"/>
          <w:szCs w:val="22"/>
        </w:rPr>
        <w:tab/>
      </w:r>
      <w:r w:rsidRPr="00CE3BB7">
        <w:rPr>
          <w:bCs/>
          <w:sz w:val="22"/>
          <w:szCs w:val="22"/>
        </w:rPr>
        <w:tab/>
        <w:t>contributed presentations and involvement in contributed presentations</w:t>
      </w:r>
    </w:p>
    <w:p w14:paraId="30D47FBA" w14:textId="77777777" w:rsidR="00E01017" w:rsidRPr="00CE3BB7" w:rsidRDefault="00E01017" w:rsidP="00E01017">
      <w:pPr>
        <w:rPr>
          <w:bCs/>
          <w:sz w:val="22"/>
          <w:szCs w:val="22"/>
        </w:rPr>
      </w:pPr>
      <w:r w:rsidRPr="00CE3BB7">
        <w:rPr>
          <w:bCs/>
          <w:sz w:val="22"/>
          <w:szCs w:val="22"/>
        </w:rPr>
        <w:tab/>
      </w:r>
      <w:r w:rsidRPr="00CE3BB7">
        <w:rPr>
          <w:bCs/>
          <w:sz w:val="22"/>
          <w:szCs w:val="22"/>
        </w:rPr>
        <w:tab/>
        <w:t>invitations to organize symposia, prepare monographs, edit volumes, etc.</w:t>
      </w:r>
    </w:p>
    <w:p w14:paraId="6334C1CF" w14:textId="77777777" w:rsidR="00E01017" w:rsidRPr="00CE3BB7" w:rsidRDefault="00E01017" w:rsidP="00E01017">
      <w:pPr>
        <w:rPr>
          <w:bCs/>
          <w:sz w:val="22"/>
          <w:szCs w:val="22"/>
        </w:rPr>
      </w:pPr>
      <w:r w:rsidRPr="00CE3BB7">
        <w:rPr>
          <w:bCs/>
          <w:sz w:val="22"/>
          <w:szCs w:val="22"/>
        </w:rPr>
        <w:tab/>
      </w:r>
      <w:r w:rsidRPr="00CE3BB7">
        <w:rPr>
          <w:bCs/>
          <w:sz w:val="22"/>
          <w:szCs w:val="22"/>
        </w:rPr>
        <w:tab/>
        <w:t>local awards</w:t>
      </w:r>
    </w:p>
    <w:p w14:paraId="79FC07B9" w14:textId="77777777" w:rsidR="00E01017" w:rsidRPr="00CE3BB7" w:rsidRDefault="00E01017" w:rsidP="00E01017">
      <w:pPr>
        <w:rPr>
          <w:bCs/>
          <w:sz w:val="22"/>
          <w:szCs w:val="22"/>
        </w:rPr>
      </w:pPr>
      <w:r w:rsidRPr="00CE3BB7">
        <w:rPr>
          <w:bCs/>
          <w:sz w:val="22"/>
          <w:szCs w:val="22"/>
        </w:rPr>
        <w:tab/>
      </w:r>
    </w:p>
    <w:p w14:paraId="54C14921" w14:textId="77777777" w:rsidR="00E01017" w:rsidRPr="00CE3BB7" w:rsidRDefault="00E01017" w:rsidP="00E01017">
      <w:pPr>
        <w:rPr>
          <w:b/>
          <w:bCs/>
          <w:sz w:val="22"/>
          <w:szCs w:val="22"/>
        </w:rPr>
      </w:pPr>
      <w:r w:rsidRPr="00CE3BB7">
        <w:rPr>
          <w:bCs/>
          <w:sz w:val="22"/>
          <w:szCs w:val="22"/>
        </w:rPr>
        <w:tab/>
      </w:r>
      <w:r w:rsidRPr="00CE3BB7">
        <w:rPr>
          <w:b/>
          <w:bCs/>
          <w:sz w:val="22"/>
          <w:szCs w:val="22"/>
        </w:rPr>
        <w:t>Service</w:t>
      </w:r>
    </w:p>
    <w:p w14:paraId="161F59D2" w14:textId="77777777" w:rsidR="00E01017" w:rsidRPr="00CE3BB7" w:rsidRDefault="00E01017" w:rsidP="00E01017">
      <w:pPr>
        <w:rPr>
          <w:bCs/>
          <w:sz w:val="22"/>
          <w:szCs w:val="22"/>
        </w:rPr>
      </w:pPr>
      <w:r w:rsidRPr="00CE3BB7">
        <w:rPr>
          <w:bCs/>
          <w:sz w:val="22"/>
          <w:szCs w:val="22"/>
        </w:rPr>
        <w:tab/>
      </w:r>
      <w:r w:rsidRPr="00CE3BB7">
        <w:rPr>
          <w:bCs/>
          <w:sz w:val="22"/>
          <w:szCs w:val="22"/>
        </w:rPr>
        <w:tab/>
        <w:t>participation in departmental Faculty Meetings</w:t>
      </w:r>
    </w:p>
    <w:p w14:paraId="4BC5972B" w14:textId="77777777" w:rsidR="00E01017" w:rsidRPr="00CE3BB7" w:rsidRDefault="00E01017" w:rsidP="00E01017">
      <w:pPr>
        <w:rPr>
          <w:bCs/>
          <w:sz w:val="22"/>
          <w:szCs w:val="22"/>
        </w:rPr>
      </w:pPr>
      <w:r w:rsidRPr="00CE3BB7">
        <w:rPr>
          <w:bCs/>
          <w:sz w:val="22"/>
          <w:szCs w:val="22"/>
        </w:rPr>
        <w:tab/>
      </w:r>
      <w:r w:rsidRPr="00CE3BB7">
        <w:rPr>
          <w:bCs/>
          <w:sz w:val="22"/>
          <w:szCs w:val="22"/>
        </w:rPr>
        <w:tab/>
        <w:t>participation in departmental, College, and University committee activities</w:t>
      </w:r>
    </w:p>
    <w:p w14:paraId="76452A34" w14:textId="77777777" w:rsidR="00E01017" w:rsidRPr="00CE3BB7" w:rsidRDefault="00E01017" w:rsidP="00E01017">
      <w:pPr>
        <w:rPr>
          <w:bCs/>
          <w:sz w:val="22"/>
          <w:szCs w:val="22"/>
        </w:rPr>
      </w:pPr>
      <w:r w:rsidRPr="00CE3BB7">
        <w:rPr>
          <w:bCs/>
          <w:sz w:val="22"/>
          <w:szCs w:val="22"/>
        </w:rPr>
        <w:tab/>
      </w:r>
      <w:r w:rsidRPr="00CE3BB7">
        <w:rPr>
          <w:bCs/>
          <w:sz w:val="22"/>
          <w:szCs w:val="22"/>
        </w:rPr>
        <w:tab/>
        <w:t xml:space="preserve">participation in professional outreach, including involvement with K-12 schools, </w:t>
      </w:r>
      <w:r w:rsidRPr="00CE3BB7">
        <w:rPr>
          <w:bCs/>
          <w:sz w:val="22"/>
          <w:szCs w:val="22"/>
        </w:rPr>
        <w:tab/>
      </w:r>
      <w:r w:rsidRPr="00CE3BB7">
        <w:rPr>
          <w:bCs/>
          <w:sz w:val="22"/>
          <w:szCs w:val="22"/>
        </w:rPr>
        <w:tab/>
      </w:r>
      <w:r w:rsidRPr="00CE3BB7">
        <w:rPr>
          <w:bCs/>
          <w:sz w:val="22"/>
          <w:szCs w:val="22"/>
        </w:rPr>
        <w:tab/>
      </w:r>
      <w:r w:rsidRPr="00CE3BB7">
        <w:rPr>
          <w:bCs/>
          <w:sz w:val="22"/>
          <w:szCs w:val="22"/>
        </w:rPr>
        <w:tab/>
      </w:r>
      <w:r>
        <w:rPr>
          <w:bCs/>
          <w:sz w:val="22"/>
          <w:szCs w:val="22"/>
        </w:rPr>
        <w:tab/>
      </w:r>
      <w:r w:rsidRPr="00CE3BB7">
        <w:rPr>
          <w:bCs/>
          <w:sz w:val="22"/>
          <w:szCs w:val="22"/>
        </w:rPr>
        <w:t>regional industry, and community organizations</w:t>
      </w:r>
    </w:p>
    <w:p w14:paraId="56710812" w14:textId="77777777" w:rsidR="00E01017" w:rsidRPr="00CE3BB7" w:rsidRDefault="00E01017" w:rsidP="00E01017">
      <w:pPr>
        <w:rPr>
          <w:bCs/>
          <w:sz w:val="22"/>
          <w:szCs w:val="22"/>
        </w:rPr>
      </w:pPr>
      <w:r w:rsidRPr="00CE3BB7">
        <w:rPr>
          <w:bCs/>
          <w:sz w:val="22"/>
          <w:szCs w:val="22"/>
        </w:rPr>
        <w:tab/>
      </w:r>
      <w:r w:rsidRPr="00CE3BB7">
        <w:rPr>
          <w:bCs/>
          <w:sz w:val="22"/>
          <w:szCs w:val="22"/>
        </w:rPr>
        <w:tab/>
        <w:t>contributions to national, regional, and local agencies</w:t>
      </w:r>
    </w:p>
    <w:p w14:paraId="494F8C0E" w14:textId="77777777" w:rsidR="00E01017" w:rsidRPr="00CE3BB7" w:rsidRDefault="00E01017" w:rsidP="00E01017">
      <w:pPr>
        <w:rPr>
          <w:bCs/>
          <w:sz w:val="22"/>
          <w:szCs w:val="22"/>
        </w:rPr>
      </w:pPr>
      <w:r w:rsidRPr="00CE3BB7">
        <w:rPr>
          <w:bCs/>
          <w:sz w:val="22"/>
          <w:szCs w:val="22"/>
        </w:rPr>
        <w:tab/>
      </w:r>
      <w:r w:rsidRPr="00CE3BB7">
        <w:rPr>
          <w:bCs/>
          <w:sz w:val="22"/>
          <w:szCs w:val="22"/>
        </w:rPr>
        <w:tab/>
        <w:t>membership and participation in professional organizations</w:t>
      </w:r>
    </w:p>
    <w:p w14:paraId="0BBCD60C" w14:textId="77777777" w:rsidR="00E01017" w:rsidRPr="00CE3BB7" w:rsidRDefault="00E01017" w:rsidP="00E01017">
      <w:pPr>
        <w:rPr>
          <w:bCs/>
          <w:sz w:val="22"/>
          <w:szCs w:val="22"/>
        </w:rPr>
      </w:pPr>
      <w:r w:rsidRPr="00CE3BB7">
        <w:rPr>
          <w:bCs/>
          <w:sz w:val="22"/>
          <w:szCs w:val="22"/>
        </w:rPr>
        <w:tab/>
      </w:r>
      <w:r w:rsidRPr="00CE3BB7">
        <w:rPr>
          <w:bCs/>
          <w:sz w:val="22"/>
          <w:szCs w:val="22"/>
        </w:rPr>
        <w:tab/>
        <w:t>participation in meetings and symposia as organizer or chairperson</w:t>
      </w:r>
    </w:p>
    <w:p w14:paraId="666C3F7B" w14:textId="77777777" w:rsidR="00E01017" w:rsidRPr="00CE3BB7" w:rsidRDefault="00E01017" w:rsidP="00E01017">
      <w:pPr>
        <w:rPr>
          <w:bCs/>
          <w:sz w:val="22"/>
          <w:szCs w:val="22"/>
        </w:rPr>
      </w:pPr>
      <w:r w:rsidRPr="00CE3BB7">
        <w:rPr>
          <w:bCs/>
          <w:sz w:val="22"/>
          <w:szCs w:val="22"/>
        </w:rPr>
        <w:tab/>
      </w:r>
      <w:r w:rsidRPr="00CE3BB7">
        <w:rPr>
          <w:bCs/>
          <w:sz w:val="22"/>
          <w:szCs w:val="22"/>
        </w:rPr>
        <w:tab/>
        <w:t>reviewing and editorship efforts</w:t>
      </w:r>
    </w:p>
    <w:p w14:paraId="61CC4991" w14:textId="77777777" w:rsidR="00E01017" w:rsidRDefault="00E01017" w:rsidP="00E01017">
      <w:pPr>
        <w:rPr>
          <w:b/>
          <w:bCs/>
        </w:rPr>
      </w:pPr>
    </w:p>
    <w:p w14:paraId="752F317D" w14:textId="77777777" w:rsidR="00E01017" w:rsidRPr="00B15D71" w:rsidRDefault="00E01017" w:rsidP="00E01017">
      <w:pPr>
        <w:rPr>
          <w:b/>
          <w:bCs/>
          <w:sz w:val="22"/>
          <w:szCs w:val="22"/>
        </w:rPr>
      </w:pPr>
      <w:r w:rsidRPr="00B15D71">
        <w:rPr>
          <w:b/>
          <w:bCs/>
          <w:sz w:val="22"/>
          <w:szCs w:val="22"/>
        </w:rPr>
        <w:lastRenderedPageBreak/>
        <w:t>Criteria by Academic Rank</w:t>
      </w:r>
    </w:p>
    <w:p w14:paraId="2E8A853E" w14:textId="77777777" w:rsidR="00E01017" w:rsidRPr="00B15D71" w:rsidRDefault="00E01017" w:rsidP="00E01017">
      <w:pPr>
        <w:rPr>
          <w:b/>
          <w:bCs/>
          <w:sz w:val="22"/>
          <w:szCs w:val="22"/>
        </w:rPr>
      </w:pPr>
    </w:p>
    <w:p w14:paraId="132666AE" w14:textId="77777777" w:rsidR="00E01017" w:rsidRPr="00B15D71" w:rsidRDefault="00E01017" w:rsidP="00E01017">
      <w:pPr>
        <w:rPr>
          <w:b/>
          <w:bCs/>
          <w:sz w:val="22"/>
          <w:szCs w:val="22"/>
        </w:rPr>
      </w:pPr>
      <w:r w:rsidRPr="00B15D71">
        <w:rPr>
          <w:b/>
          <w:bCs/>
          <w:sz w:val="22"/>
          <w:szCs w:val="22"/>
        </w:rPr>
        <w:tab/>
        <w:t>I.</w:t>
      </w:r>
      <w:r w:rsidRPr="00B15D71">
        <w:rPr>
          <w:b/>
          <w:bCs/>
          <w:sz w:val="22"/>
          <w:szCs w:val="22"/>
        </w:rPr>
        <w:tab/>
        <w:t>Retention</w:t>
      </w:r>
    </w:p>
    <w:p w14:paraId="433DDBCE" w14:textId="77777777" w:rsidR="00E01017" w:rsidRPr="00B15D71" w:rsidRDefault="00E01017" w:rsidP="00E01017">
      <w:pPr>
        <w:rPr>
          <w:b/>
          <w:bCs/>
          <w:sz w:val="22"/>
          <w:szCs w:val="22"/>
        </w:rPr>
      </w:pPr>
      <w:r w:rsidRPr="00B15D71">
        <w:rPr>
          <w:b/>
          <w:bCs/>
          <w:sz w:val="22"/>
          <w:szCs w:val="22"/>
        </w:rPr>
        <w:tab/>
      </w:r>
      <w:r w:rsidRPr="00B15D71">
        <w:rPr>
          <w:b/>
          <w:bCs/>
          <w:sz w:val="22"/>
          <w:szCs w:val="22"/>
        </w:rPr>
        <w:tab/>
      </w:r>
    </w:p>
    <w:p w14:paraId="37264953" w14:textId="77777777" w:rsidR="00E01017" w:rsidRPr="00B15D71" w:rsidRDefault="00E01017" w:rsidP="00E01017">
      <w:pPr>
        <w:rPr>
          <w:bCs/>
          <w:sz w:val="22"/>
          <w:szCs w:val="22"/>
        </w:rPr>
      </w:pPr>
      <w:r w:rsidRPr="00B15D71">
        <w:rPr>
          <w:b/>
          <w:bCs/>
          <w:sz w:val="22"/>
          <w:szCs w:val="22"/>
        </w:rPr>
        <w:tab/>
      </w:r>
      <w:r w:rsidRPr="00B15D71">
        <w:rPr>
          <w:b/>
          <w:bCs/>
          <w:sz w:val="22"/>
          <w:szCs w:val="22"/>
        </w:rPr>
        <w:tab/>
      </w:r>
      <w:r w:rsidRPr="00B15D71">
        <w:rPr>
          <w:bCs/>
          <w:sz w:val="22"/>
          <w:szCs w:val="22"/>
        </w:rPr>
        <w:t>A non-tenured Assistant Professor should:</w:t>
      </w:r>
    </w:p>
    <w:p w14:paraId="52D7C6AC" w14:textId="77777777" w:rsidR="00E01017" w:rsidRPr="00B15D71" w:rsidRDefault="00E01017" w:rsidP="00E01017">
      <w:pPr>
        <w:rPr>
          <w:bCs/>
          <w:sz w:val="22"/>
          <w:szCs w:val="22"/>
        </w:rPr>
      </w:pPr>
    </w:p>
    <w:p w14:paraId="3AEDA64D" w14:textId="77777777" w:rsidR="00E01017" w:rsidRDefault="00E01017" w:rsidP="00E01017">
      <w:pPr>
        <w:rPr>
          <w:bCs/>
          <w:sz w:val="22"/>
          <w:szCs w:val="22"/>
        </w:rPr>
      </w:pPr>
      <w:r>
        <w:rPr>
          <w:bCs/>
          <w:sz w:val="22"/>
          <w:szCs w:val="22"/>
        </w:rPr>
        <w:tab/>
      </w:r>
      <w:r>
        <w:rPr>
          <w:bCs/>
          <w:sz w:val="22"/>
          <w:szCs w:val="22"/>
        </w:rPr>
        <w:tab/>
        <w:t>A.</w:t>
      </w:r>
      <w:r>
        <w:rPr>
          <w:bCs/>
          <w:sz w:val="22"/>
          <w:szCs w:val="22"/>
        </w:rPr>
        <w:tab/>
        <w:t>hold a doctorate in an appropriate field</w:t>
      </w:r>
    </w:p>
    <w:p w14:paraId="4A11AE71" w14:textId="77777777" w:rsidR="00E01017" w:rsidRDefault="00E01017" w:rsidP="00E01017">
      <w:pPr>
        <w:rPr>
          <w:bCs/>
          <w:sz w:val="22"/>
          <w:szCs w:val="22"/>
        </w:rPr>
      </w:pPr>
      <w:r>
        <w:rPr>
          <w:bCs/>
          <w:sz w:val="22"/>
          <w:szCs w:val="22"/>
        </w:rPr>
        <w:tab/>
      </w:r>
      <w:r>
        <w:rPr>
          <w:bCs/>
          <w:sz w:val="22"/>
          <w:szCs w:val="22"/>
        </w:rPr>
        <w:tab/>
        <w:t>B.</w:t>
      </w:r>
      <w:r>
        <w:rPr>
          <w:bCs/>
          <w:sz w:val="22"/>
          <w:szCs w:val="22"/>
        </w:rPr>
        <w:tab/>
        <w:t xml:space="preserve">have an active research program with the goal of establishing a strong record of </w:t>
      </w:r>
      <w:r>
        <w:rPr>
          <w:bCs/>
          <w:sz w:val="22"/>
          <w:szCs w:val="22"/>
        </w:rPr>
        <w:tab/>
      </w:r>
      <w:r>
        <w:rPr>
          <w:bCs/>
          <w:sz w:val="22"/>
          <w:szCs w:val="22"/>
        </w:rPr>
        <w:tab/>
      </w:r>
      <w:r>
        <w:rPr>
          <w:bCs/>
          <w:sz w:val="22"/>
          <w:szCs w:val="22"/>
        </w:rPr>
        <w:tab/>
      </w:r>
      <w:r>
        <w:rPr>
          <w:bCs/>
          <w:sz w:val="22"/>
          <w:szCs w:val="22"/>
        </w:rPr>
        <w:tab/>
        <w:t xml:space="preserve">accomplishment involving the factors listed above by the time of consideration </w:t>
      </w:r>
      <w:r>
        <w:rPr>
          <w:bCs/>
          <w:sz w:val="22"/>
          <w:szCs w:val="22"/>
        </w:rPr>
        <w:tab/>
      </w:r>
      <w:r>
        <w:rPr>
          <w:bCs/>
          <w:sz w:val="22"/>
          <w:szCs w:val="22"/>
        </w:rPr>
        <w:tab/>
      </w:r>
      <w:r>
        <w:rPr>
          <w:bCs/>
          <w:sz w:val="22"/>
          <w:szCs w:val="22"/>
        </w:rPr>
        <w:tab/>
      </w:r>
      <w:r>
        <w:rPr>
          <w:bCs/>
          <w:sz w:val="22"/>
          <w:szCs w:val="22"/>
        </w:rPr>
        <w:tab/>
        <w:t>for tenure and promotion</w:t>
      </w:r>
    </w:p>
    <w:p w14:paraId="235DF00E" w14:textId="77777777" w:rsidR="00E01017" w:rsidRDefault="00E01017" w:rsidP="00E01017">
      <w:pPr>
        <w:rPr>
          <w:bCs/>
          <w:sz w:val="22"/>
          <w:szCs w:val="22"/>
        </w:rPr>
      </w:pPr>
      <w:r>
        <w:rPr>
          <w:bCs/>
          <w:sz w:val="22"/>
          <w:szCs w:val="22"/>
        </w:rPr>
        <w:tab/>
      </w:r>
      <w:r>
        <w:rPr>
          <w:bCs/>
          <w:sz w:val="22"/>
          <w:szCs w:val="22"/>
        </w:rPr>
        <w:tab/>
        <w:t>C.</w:t>
      </w:r>
      <w:r>
        <w:rPr>
          <w:bCs/>
          <w:sz w:val="22"/>
          <w:szCs w:val="22"/>
        </w:rPr>
        <w:tab/>
        <w:t xml:space="preserve">demonstrate a strong commitment to teaching and clear promise of excellence in </w:t>
      </w:r>
      <w:r>
        <w:rPr>
          <w:bCs/>
          <w:sz w:val="22"/>
          <w:szCs w:val="22"/>
        </w:rPr>
        <w:tab/>
      </w:r>
      <w:r>
        <w:rPr>
          <w:bCs/>
          <w:sz w:val="22"/>
          <w:szCs w:val="22"/>
        </w:rPr>
        <w:tab/>
      </w:r>
      <w:r>
        <w:rPr>
          <w:bCs/>
          <w:sz w:val="22"/>
          <w:szCs w:val="22"/>
        </w:rPr>
        <w:tab/>
      </w:r>
      <w:r>
        <w:rPr>
          <w:bCs/>
          <w:sz w:val="22"/>
          <w:szCs w:val="22"/>
        </w:rPr>
        <w:tab/>
        <w:t>classroom performance</w:t>
      </w:r>
    </w:p>
    <w:p w14:paraId="65CF1C1B" w14:textId="77777777" w:rsidR="00E01017" w:rsidRDefault="00E01017" w:rsidP="00E01017">
      <w:pPr>
        <w:rPr>
          <w:bCs/>
          <w:sz w:val="22"/>
          <w:szCs w:val="22"/>
        </w:rPr>
      </w:pPr>
      <w:r>
        <w:rPr>
          <w:bCs/>
          <w:sz w:val="22"/>
          <w:szCs w:val="22"/>
        </w:rPr>
        <w:tab/>
      </w:r>
      <w:r>
        <w:rPr>
          <w:bCs/>
          <w:sz w:val="22"/>
          <w:szCs w:val="22"/>
        </w:rPr>
        <w:tab/>
        <w:t>D.</w:t>
      </w:r>
      <w:r>
        <w:rPr>
          <w:bCs/>
          <w:sz w:val="22"/>
          <w:szCs w:val="22"/>
        </w:rPr>
        <w:tab/>
        <w:t xml:space="preserve">participate significantly in professional activities in the discipline beyond formal </w:t>
      </w:r>
      <w:r>
        <w:rPr>
          <w:bCs/>
          <w:sz w:val="22"/>
          <w:szCs w:val="22"/>
        </w:rPr>
        <w:tab/>
      </w:r>
      <w:r>
        <w:rPr>
          <w:bCs/>
          <w:sz w:val="22"/>
          <w:szCs w:val="22"/>
        </w:rPr>
        <w:tab/>
      </w:r>
      <w:r>
        <w:rPr>
          <w:bCs/>
          <w:sz w:val="22"/>
          <w:szCs w:val="22"/>
        </w:rPr>
        <w:tab/>
      </w:r>
      <w:r>
        <w:rPr>
          <w:bCs/>
          <w:sz w:val="22"/>
          <w:szCs w:val="22"/>
        </w:rPr>
        <w:tab/>
        <w:t>teaching and research</w:t>
      </w:r>
    </w:p>
    <w:p w14:paraId="55761B8A" w14:textId="77777777" w:rsidR="00E01017" w:rsidRDefault="00E01017" w:rsidP="00E01017">
      <w:pPr>
        <w:rPr>
          <w:bCs/>
          <w:sz w:val="22"/>
          <w:szCs w:val="22"/>
        </w:rPr>
      </w:pPr>
      <w:r>
        <w:rPr>
          <w:bCs/>
          <w:sz w:val="22"/>
          <w:szCs w:val="22"/>
        </w:rPr>
        <w:tab/>
      </w:r>
    </w:p>
    <w:p w14:paraId="2F0B4DE8" w14:textId="77777777" w:rsidR="00E01017" w:rsidRDefault="00E01017" w:rsidP="00E01017">
      <w:pPr>
        <w:rPr>
          <w:b/>
          <w:bCs/>
          <w:sz w:val="22"/>
          <w:szCs w:val="22"/>
        </w:rPr>
      </w:pPr>
      <w:r>
        <w:rPr>
          <w:bCs/>
          <w:sz w:val="22"/>
          <w:szCs w:val="22"/>
        </w:rPr>
        <w:tab/>
      </w:r>
      <w:r w:rsidRPr="001A646A">
        <w:rPr>
          <w:b/>
          <w:bCs/>
          <w:sz w:val="22"/>
          <w:szCs w:val="22"/>
        </w:rPr>
        <w:t>II.</w:t>
      </w:r>
      <w:r w:rsidRPr="001A646A">
        <w:rPr>
          <w:b/>
          <w:bCs/>
          <w:sz w:val="22"/>
          <w:szCs w:val="22"/>
        </w:rPr>
        <w:tab/>
        <w:t xml:space="preserve">Tenure and Promotion to Rank of Associate Professor (and Expectations of an </w:t>
      </w:r>
      <w:r>
        <w:rPr>
          <w:b/>
          <w:bCs/>
          <w:sz w:val="22"/>
          <w:szCs w:val="22"/>
        </w:rPr>
        <w:tab/>
      </w:r>
      <w:r>
        <w:rPr>
          <w:b/>
          <w:bCs/>
          <w:sz w:val="22"/>
          <w:szCs w:val="22"/>
        </w:rPr>
        <w:tab/>
      </w:r>
      <w:r>
        <w:rPr>
          <w:b/>
          <w:bCs/>
          <w:sz w:val="22"/>
          <w:szCs w:val="22"/>
        </w:rPr>
        <w:tab/>
      </w:r>
      <w:r w:rsidRPr="001A646A">
        <w:rPr>
          <w:b/>
          <w:bCs/>
          <w:sz w:val="22"/>
          <w:szCs w:val="22"/>
        </w:rPr>
        <w:t>Associate Professor undergoing Annual or Cumulative Review)</w:t>
      </w:r>
    </w:p>
    <w:p w14:paraId="5FB88FC7" w14:textId="77777777" w:rsidR="00E01017" w:rsidRDefault="00E01017" w:rsidP="00E01017">
      <w:pPr>
        <w:rPr>
          <w:bCs/>
          <w:sz w:val="22"/>
          <w:szCs w:val="22"/>
        </w:rPr>
      </w:pPr>
    </w:p>
    <w:p w14:paraId="46709E9C" w14:textId="77777777" w:rsidR="00E01017" w:rsidRDefault="00E01017" w:rsidP="00E01017">
      <w:pPr>
        <w:rPr>
          <w:bCs/>
          <w:sz w:val="22"/>
          <w:szCs w:val="22"/>
        </w:rPr>
      </w:pPr>
      <w:r>
        <w:rPr>
          <w:bCs/>
          <w:sz w:val="22"/>
          <w:szCs w:val="22"/>
        </w:rPr>
        <w:tab/>
      </w:r>
      <w:r>
        <w:rPr>
          <w:bCs/>
          <w:sz w:val="22"/>
          <w:szCs w:val="22"/>
        </w:rPr>
        <w:tab/>
        <w:t xml:space="preserve">An Assistant Professor applying for tenure and promotion to the rank of Associate </w:t>
      </w:r>
      <w:r>
        <w:rPr>
          <w:bCs/>
          <w:sz w:val="22"/>
          <w:szCs w:val="22"/>
        </w:rPr>
        <w:tab/>
      </w:r>
      <w:r>
        <w:rPr>
          <w:bCs/>
          <w:sz w:val="22"/>
          <w:szCs w:val="22"/>
        </w:rPr>
        <w:tab/>
      </w:r>
      <w:r>
        <w:rPr>
          <w:bCs/>
          <w:sz w:val="22"/>
          <w:szCs w:val="22"/>
        </w:rPr>
        <w:tab/>
        <w:t>Professor, or an Associate Professor undergoing annual or cumulative review, should:</w:t>
      </w:r>
    </w:p>
    <w:p w14:paraId="69818DED" w14:textId="77777777" w:rsidR="00E01017" w:rsidRDefault="00E01017" w:rsidP="00E01017">
      <w:pPr>
        <w:rPr>
          <w:bCs/>
          <w:sz w:val="22"/>
          <w:szCs w:val="22"/>
        </w:rPr>
      </w:pPr>
    </w:p>
    <w:p w14:paraId="2A2EB356" w14:textId="77777777" w:rsidR="00E01017" w:rsidRDefault="00E01017" w:rsidP="00E01017">
      <w:pPr>
        <w:rPr>
          <w:bCs/>
          <w:sz w:val="22"/>
          <w:szCs w:val="22"/>
        </w:rPr>
      </w:pPr>
      <w:r>
        <w:rPr>
          <w:bCs/>
          <w:sz w:val="22"/>
          <w:szCs w:val="22"/>
        </w:rPr>
        <w:tab/>
      </w:r>
      <w:r>
        <w:rPr>
          <w:bCs/>
          <w:sz w:val="22"/>
          <w:szCs w:val="22"/>
        </w:rPr>
        <w:tab/>
        <w:t xml:space="preserve">A. </w:t>
      </w:r>
      <w:r>
        <w:rPr>
          <w:bCs/>
          <w:sz w:val="22"/>
          <w:szCs w:val="22"/>
        </w:rPr>
        <w:tab/>
        <w:t>hold a doctorate in an appropriate field</w:t>
      </w:r>
    </w:p>
    <w:p w14:paraId="5CA2B5D8" w14:textId="77777777" w:rsidR="00E01017" w:rsidRDefault="00E01017" w:rsidP="00E01017">
      <w:pPr>
        <w:rPr>
          <w:bCs/>
          <w:sz w:val="22"/>
          <w:szCs w:val="22"/>
        </w:rPr>
      </w:pPr>
      <w:r>
        <w:rPr>
          <w:bCs/>
          <w:sz w:val="22"/>
          <w:szCs w:val="22"/>
        </w:rPr>
        <w:tab/>
      </w:r>
      <w:r>
        <w:rPr>
          <w:bCs/>
          <w:sz w:val="22"/>
          <w:szCs w:val="22"/>
        </w:rPr>
        <w:tab/>
        <w:t>B.</w:t>
      </w:r>
      <w:r>
        <w:rPr>
          <w:bCs/>
          <w:sz w:val="22"/>
          <w:szCs w:val="22"/>
        </w:rPr>
        <w:tab/>
        <w:t>normally have served as an Assistant Professor for a minimum of four years</w:t>
      </w:r>
    </w:p>
    <w:p w14:paraId="692703DF" w14:textId="77777777" w:rsidR="00E01017" w:rsidRDefault="00E01017" w:rsidP="00E01017">
      <w:pPr>
        <w:rPr>
          <w:bCs/>
          <w:sz w:val="22"/>
          <w:szCs w:val="22"/>
        </w:rPr>
      </w:pPr>
      <w:r>
        <w:rPr>
          <w:bCs/>
          <w:sz w:val="22"/>
          <w:szCs w:val="22"/>
        </w:rPr>
        <w:tab/>
      </w:r>
      <w:r>
        <w:rPr>
          <w:bCs/>
          <w:sz w:val="22"/>
          <w:szCs w:val="22"/>
        </w:rPr>
        <w:tab/>
        <w:t>C.</w:t>
      </w:r>
      <w:r>
        <w:rPr>
          <w:bCs/>
          <w:sz w:val="22"/>
          <w:szCs w:val="22"/>
        </w:rPr>
        <w:tab/>
        <w:t xml:space="preserve">have a strong internationally-recognized record of research and scholarly activity, </w:t>
      </w:r>
      <w:r>
        <w:rPr>
          <w:bCs/>
          <w:sz w:val="22"/>
          <w:szCs w:val="22"/>
        </w:rPr>
        <w:tab/>
      </w:r>
      <w:r>
        <w:rPr>
          <w:bCs/>
          <w:sz w:val="22"/>
          <w:szCs w:val="22"/>
        </w:rPr>
        <w:tab/>
      </w:r>
      <w:r>
        <w:rPr>
          <w:bCs/>
          <w:sz w:val="22"/>
          <w:szCs w:val="22"/>
        </w:rPr>
        <w:tab/>
        <w:t xml:space="preserve">as measured by the metrics listed above, with clear promise that promotion to </w:t>
      </w:r>
      <w:r>
        <w:rPr>
          <w:bCs/>
          <w:sz w:val="22"/>
          <w:szCs w:val="22"/>
        </w:rPr>
        <w:tab/>
      </w:r>
      <w:r>
        <w:rPr>
          <w:bCs/>
          <w:sz w:val="22"/>
          <w:szCs w:val="22"/>
        </w:rPr>
        <w:tab/>
      </w:r>
      <w:r>
        <w:rPr>
          <w:bCs/>
          <w:sz w:val="22"/>
          <w:szCs w:val="22"/>
        </w:rPr>
        <w:tab/>
      </w:r>
      <w:r>
        <w:rPr>
          <w:bCs/>
          <w:sz w:val="22"/>
          <w:szCs w:val="22"/>
        </w:rPr>
        <w:tab/>
        <w:t>Professor is likely at some point in the future</w:t>
      </w:r>
    </w:p>
    <w:p w14:paraId="18CC6B24" w14:textId="77777777" w:rsidR="00E01017" w:rsidRDefault="00E01017" w:rsidP="00E01017">
      <w:pPr>
        <w:rPr>
          <w:bCs/>
          <w:sz w:val="22"/>
          <w:szCs w:val="22"/>
        </w:rPr>
      </w:pPr>
      <w:r>
        <w:rPr>
          <w:bCs/>
          <w:sz w:val="22"/>
          <w:szCs w:val="22"/>
        </w:rPr>
        <w:tab/>
      </w:r>
      <w:r>
        <w:rPr>
          <w:bCs/>
          <w:sz w:val="22"/>
          <w:szCs w:val="22"/>
        </w:rPr>
        <w:tab/>
        <w:t>D.</w:t>
      </w:r>
      <w:r>
        <w:rPr>
          <w:bCs/>
          <w:sz w:val="22"/>
          <w:szCs w:val="22"/>
        </w:rPr>
        <w:tab/>
        <w:t>successfully mentored M.S. and/or Ph.D. students</w:t>
      </w:r>
    </w:p>
    <w:p w14:paraId="7536F17B" w14:textId="77777777" w:rsidR="00E01017" w:rsidRDefault="00E01017" w:rsidP="00E01017">
      <w:pPr>
        <w:rPr>
          <w:bCs/>
          <w:sz w:val="22"/>
          <w:szCs w:val="22"/>
        </w:rPr>
      </w:pPr>
      <w:r>
        <w:rPr>
          <w:bCs/>
          <w:sz w:val="22"/>
          <w:szCs w:val="22"/>
        </w:rPr>
        <w:tab/>
      </w:r>
      <w:r>
        <w:rPr>
          <w:bCs/>
          <w:sz w:val="22"/>
          <w:szCs w:val="22"/>
        </w:rPr>
        <w:tab/>
        <w:t>E.</w:t>
      </w:r>
      <w:r>
        <w:rPr>
          <w:bCs/>
          <w:sz w:val="22"/>
          <w:szCs w:val="22"/>
        </w:rPr>
        <w:tab/>
        <w:t>show clear evidence of competent teaching</w:t>
      </w:r>
    </w:p>
    <w:p w14:paraId="57DAFEBB" w14:textId="77777777" w:rsidR="00E01017" w:rsidRDefault="00E01017" w:rsidP="00E01017">
      <w:pPr>
        <w:rPr>
          <w:bCs/>
          <w:sz w:val="22"/>
          <w:szCs w:val="22"/>
        </w:rPr>
      </w:pPr>
      <w:r>
        <w:rPr>
          <w:bCs/>
          <w:sz w:val="22"/>
          <w:szCs w:val="22"/>
        </w:rPr>
        <w:tab/>
      </w:r>
      <w:r>
        <w:rPr>
          <w:bCs/>
          <w:sz w:val="22"/>
          <w:szCs w:val="22"/>
        </w:rPr>
        <w:tab/>
        <w:t>F.</w:t>
      </w:r>
      <w:r>
        <w:rPr>
          <w:bCs/>
          <w:sz w:val="22"/>
          <w:szCs w:val="22"/>
        </w:rPr>
        <w:tab/>
        <w:t xml:space="preserve">have a reasonable and balanced record of contributions to meeting the service </w:t>
      </w:r>
      <w:r>
        <w:rPr>
          <w:bCs/>
          <w:sz w:val="22"/>
          <w:szCs w:val="22"/>
        </w:rPr>
        <w:tab/>
      </w:r>
      <w:r>
        <w:rPr>
          <w:bCs/>
          <w:sz w:val="22"/>
          <w:szCs w:val="22"/>
        </w:rPr>
        <w:tab/>
      </w:r>
      <w:r>
        <w:rPr>
          <w:bCs/>
          <w:sz w:val="22"/>
          <w:szCs w:val="22"/>
        </w:rPr>
        <w:tab/>
      </w:r>
      <w:r>
        <w:rPr>
          <w:bCs/>
          <w:sz w:val="22"/>
          <w:szCs w:val="22"/>
        </w:rPr>
        <w:tab/>
        <w:t>needs of the University, the discipline, and the community</w:t>
      </w:r>
    </w:p>
    <w:p w14:paraId="076B404D" w14:textId="77777777" w:rsidR="00E01017" w:rsidRDefault="00E01017" w:rsidP="00E01017">
      <w:pPr>
        <w:rPr>
          <w:bCs/>
          <w:sz w:val="22"/>
          <w:szCs w:val="22"/>
        </w:rPr>
      </w:pPr>
    </w:p>
    <w:p w14:paraId="388E80D2" w14:textId="77777777" w:rsidR="00E01017" w:rsidRDefault="00E01017" w:rsidP="00E01017">
      <w:pPr>
        <w:rPr>
          <w:bCs/>
          <w:sz w:val="22"/>
          <w:szCs w:val="22"/>
        </w:rPr>
      </w:pPr>
      <w:r>
        <w:rPr>
          <w:bCs/>
          <w:sz w:val="22"/>
          <w:szCs w:val="22"/>
        </w:rPr>
        <w:tab/>
        <w:t>III.</w:t>
      </w:r>
      <w:r>
        <w:rPr>
          <w:bCs/>
          <w:sz w:val="22"/>
          <w:szCs w:val="22"/>
        </w:rPr>
        <w:tab/>
        <w:t xml:space="preserve">Promotion to Rank of Professor (and Expectations of a Professor undergoing Annual or </w:t>
      </w:r>
      <w:r>
        <w:rPr>
          <w:bCs/>
          <w:sz w:val="22"/>
          <w:szCs w:val="22"/>
        </w:rPr>
        <w:tab/>
      </w:r>
      <w:r>
        <w:rPr>
          <w:bCs/>
          <w:sz w:val="22"/>
          <w:szCs w:val="22"/>
        </w:rPr>
        <w:tab/>
      </w:r>
      <w:r>
        <w:rPr>
          <w:bCs/>
          <w:sz w:val="22"/>
          <w:szCs w:val="22"/>
        </w:rPr>
        <w:tab/>
        <w:t>Cumulative Review)</w:t>
      </w:r>
    </w:p>
    <w:p w14:paraId="4DF0D0A1" w14:textId="77777777" w:rsidR="00E01017" w:rsidRDefault="00E01017" w:rsidP="00E01017">
      <w:pPr>
        <w:rPr>
          <w:bCs/>
          <w:sz w:val="22"/>
          <w:szCs w:val="22"/>
        </w:rPr>
      </w:pPr>
    </w:p>
    <w:p w14:paraId="2A809040" w14:textId="77777777" w:rsidR="00E01017" w:rsidRDefault="00E01017" w:rsidP="00E01017">
      <w:pPr>
        <w:rPr>
          <w:bCs/>
          <w:sz w:val="22"/>
          <w:szCs w:val="22"/>
        </w:rPr>
      </w:pPr>
      <w:r>
        <w:rPr>
          <w:bCs/>
          <w:sz w:val="22"/>
          <w:szCs w:val="22"/>
        </w:rPr>
        <w:tab/>
      </w:r>
      <w:r>
        <w:rPr>
          <w:bCs/>
          <w:sz w:val="22"/>
          <w:szCs w:val="22"/>
        </w:rPr>
        <w:tab/>
        <w:t xml:space="preserve">An Associate Professor applying for promotion to the rank of Professor, or a Professor </w:t>
      </w:r>
      <w:r>
        <w:rPr>
          <w:bCs/>
          <w:sz w:val="22"/>
          <w:szCs w:val="22"/>
        </w:rPr>
        <w:tab/>
      </w:r>
      <w:r>
        <w:rPr>
          <w:bCs/>
          <w:sz w:val="22"/>
          <w:szCs w:val="22"/>
        </w:rPr>
        <w:tab/>
      </w:r>
      <w:r>
        <w:rPr>
          <w:bCs/>
          <w:sz w:val="22"/>
          <w:szCs w:val="22"/>
        </w:rPr>
        <w:tab/>
        <w:t>undergoing annual or cumulative review, should:</w:t>
      </w:r>
    </w:p>
    <w:p w14:paraId="212A9FF9" w14:textId="77777777" w:rsidR="00E01017" w:rsidRDefault="00E01017" w:rsidP="00E01017">
      <w:pPr>
        <w:rPr>
          <w:bCs/>
          <w:sz w:val="22"/>
          <w:szCs w:val="22"/>
        </w:rPr>
      </w:pPr>
    </w:p>
    <w:p w14:paraId="7B47DA30" w14:textId="77777777" w:rsidR="00E01017" w:rsidRDefault="00E01017" w:rsidP="00E01017">
      <w:pPr>
        <w:rPr>
          <w:bCs/>
          <w:sz w:val="22"/>
          <w:szCs w:val="22"/>
        </w:rPr>
      </w:pPr>
      <w:r>
        <w:rPr>
          <w:bCs/>
          <w:sz w:val="22"/>
          <w:szCs w:val="22"/>
        </w:rPr>
        <w:tab/>
      </w:r>
      <w:r>
        <w:rPr>
          <w:bCs/>
          <w:sz w:val="22"/>
          <w:szCs w:val="22"/>
        </w:rPr>
        <w:tab/>
        <w:t>A.</w:t>
      </w:r>
      <w:r>
        <w:rPr>
          <w:bCs/>
          <w:sz w:val="22"/>
          <w:szCs w:val="22"/>
        </w:rPr>
        <w:tab/>
        <w:t>hold a doctorate in an appropriate field</w:t>
      </w:r>
    </w:p>
    <w:p w14:paraId="0E8A4F43" w14:textId="77777777" w:rsidR="00E01017" w:rsidRDefault="00E01017" w:rsidP="00E01017">
      <w:pPr>
        <w:rPr>
          <w:bCs/>
          <w:sz w:val="22"/>
          <w:szCs w:val="22"/>
        </w:rPr>
      </w:pPr>
      <w:r>
        <w:rPr>
          <w:bCs/>
          <w:sz w:val="22"/>
          <w:szCs w:val="22"/>
        </w:rPr>
        <w:tab/>
      </w:r>
      <w:r>
        <w:rPr>
          <w:bCs/>
          <w:sz w:val="22"/>
          <w:szCs w:val="22"/>
        </w:rPr>
        <w:tab/>
        <w:t xml:space="preserve">B. </w:t>
      </w:r>
      <w:r>
        <w:rPr>
          <w:bCs/>
          <w:sz w:val="22"/>
          <w:szCs w:val="22"/>
        </w:rPr>
        <w:tab/>
        <w:t>normally have served as an Associate Professor for at least four years</w:t>
      </w:r>
    </w:p>
    <w:p w14:paraId="6B0F7F80" w14:textId="77777777" w:rsidR="00E01017" w:rsidRDefault="00E01017" w:rsidP="00E01017">
      <w:pPr>
        <w:rPr>
          <w:bCs/>
          <w:sz w:val="22"/>
          <w:szCs w:val="22"/>
        </w:rPr>
      </w:pPr>
      <w:r>
        <w:rPr>
          <w:bCs/>
          <w:sz w:val="22"/>
          <w:szCs w:val="22"/>
        </w:rPr>
        <w:tab/>
      </w:r>
      <w:r>
        <w:rPr>
          <w:bCs/>
          <w:sz w:val="22"/>
          <w:szCs w:val="22"/>
        </w:rPr>
        <w:tab/>
        <w:t>C.</w:t>
      </w:r>
      <w:r>
        <w:rPr>
          <w:bCs/>
          <w:sz w:val="22"/>
          <w:szCs w:val="22"/>
        </w:rPr>
        <w:tab/>
        <w:t xml:space="preserve">have acquired an international record of research and scholarly activity according </w:t>
      </w:r>
      <w:r>
        <w:rPr>
          <w:bCs/>
          <w:sz w:val="22"/>
          <w:szCs w:val="22"/>
        </w:rPr>
        <w:tab/>
      </w:r>
      <w:r>
        <w:rPr>
          <w:bCs/>
          <w:sz w:val="22"/>
          <w:szCs w:val="22"/>
        </w:rPr>
        <w:tab/>
      </w:r>
      <w:r>
        <w:rPr>
          <w:bCs/>
          <w:sz w:val="22"/>
          <w:szCs w:val="22"/>
        </w:rPr>
        <w:tab/>
        <w:t xml:space="preserve">to the factors listed above that is indicative of continuous and progressive </w:t>
      </w:r>
      <w:r>
        <w:rPr>
          <w:bCs/>
          <w:sz w:val="22"/>
          <w:szCs w:val="22"/>
        </w:rPr>
        <w:tab/>
      </w:r>
      <w:r>
        <w:rPr>
          <w:bCs/>
          <w:sz w:val="22"/>
          <w:szCs w:val="22"/>
        </w:rPr>
        <w:tab/>
      </w:r>
      <w:r>
        <w:rPr>
          <w:bCs/>
          <w:sz w:val="22"/>
          <w:szCs w:val="22"/>
        </w:rPr>
        <w:tab/>
      </w:r>
      <w:r>
        <w:rPr>
          <w:bCs/>
          <w:sz w:val="22"/>
          <w:szCs w:val="22"/>
        </w:rPr>
        <w:tab/>
        <w:t>professional development since appointment to the faculty of the University</w:t>
      </w:r>
    </w:p>
    <w:p w14:paraId="4C9B3A40" w14:textId="77777777" w:rsidR="00E01017" w:rsidRDefault="00E01017" w:rsidP="00E01017">
      <w:pPr>
        <w:rPr>
          <w:bCs/>
          <w:sz w:val="22"/>
          <w:szCs w:val="22"/>
        </w:rPr>
      </w:pPr>
      <w:r>
        <w:rPr>
          <w:bCs/>
          <w:sz w:val="22"/>
          <w:szCs w:val="22"/>
        </w:rPr>
        <w:tab/>
      </w:r>
      <w:r>
        <w:rPr>
          <w:bCs/>
          <w:sz w:val="22"/>
          <w:szCs w:val="22"/>
        </w:rPr>
        <w:tab/>
        <w:t>D.</w:t>
      </w:r>
      <w:r>
        <w:rPr>
          <w:bCs/>
          <w:sz w:val="22"/>
          <w:szCs w:val="22"/>
        </w:rPr>
        <w:tab/>
        <w:t>have successfully mentored Ph.D. students</w:t>
      </w:r>
    </w:p>
    <w:p w14:paraId="7A1680B0" w14:textId="77777777" w:rsidR="00E01017" w:rsidRDefault="00E01017" w:rsidP="00E01017">
      <w:pPr>
        <w:rPr>
          <w:bCs/>
          <w:sz w:val="22"/>
          <w:szCs w:val="22"/>
        </w:rPr>
      </w:pPr>
      <w:r>
        <w:rPr>
          <w:bCs/>
          <w:sz w:val="22"/>
          <w:szCs w:val="22"/>
        </w:rPr>
        <w:tab/>
      </w:r>
      <w:r>
        <w:rPr>
          <w:bCs/>
          <w:sz w:val="22"/>
          <w:szCs w:val="22"/>
        </w:rPr>
        <w:tab/>
        <w:t>E.</w:t>
      </w:r>
      <w:r>
        <w:rPr>
          <w:bCs/>
          <w:sz w:val="22"/>
          <w:szCs w:val="22"/>
        </w:rPr>
        <w:tab/>
        <w:t xml:space="preserve">have achieved a demonstrated record as an conscientious and effective teacher in </w:t>
      </w:r>
      <w:r>
        <w:rPr>
          <w:bCs/>
          <w:sz w:val="22"/>
          <w:szCs w:val="22"/>
        </w:rPr>
        <w:tab/>
      </w:r>
      <w:r>
        <w:rPr>
          <w:bCs/>
          <w:sz w:val="22"/>
          <w:szCs w:val="22"/>
        </w:rPr>
        <w:tab/>
      </w:r>
      <w:r>
        <w:rPr>
          <w:bCs/>
          <w:sz w:val="22"/>
          <w:szCs w:val="22"/>
        </w:rPr>
        <w:tab/>
      </w:r>
      <w:r>
        <w:rPr>
          <w:bCs/>
          <w:sz w:val="22"/>
          <w:szCs w:val="22"/>
        </w:rPr>
        <w:tab/>
        <w:t>his/her field</w:t>
      </w:r>
    </w:p>
    <w:p w14:paraId="4C53DF2A" w14:textId="77777777" w:rsidR="00E01017" w:rsidRDefault="00E01017" w:rsidP="00E01017">
      <w:pPr>
        <w:rPr>
          <w:b/>
          <w:bCs/>
        </w:rPr>
      </w:pPr>
      <w:r>
        <w:rPr>
          <w:bCs/>
          <w:sz w:val="22"/>
          <w:szCs w:val="22"/>
        </w:rPr>
        <w:tab/>
      </w:r>
      <w:r>
        <w:rPr>
          <w:bCs/>
          <w:sz w:val="22"/>
          <w:szCs w:val="22"/>
        </w:rPr>
        <w:tab/>
        <w:t>F.</w:t>
      </w:r>
      <w:r>
        <w:rPr>
          <w:bCs/>
          <w:sz w:val="22"/>
          <w:szCs w:val="22"/>
        </w:rPr>
        <w:tab/>
        <w:t xml:space="preserve">have contributed significantly and substantially in some combination to meeting </w:t>
      </w:r>
      <w:r>
        <w:rPr>
          <w:bCs/>
          <w:sz w:val="22"/>
          <w:szCs w:val="22"/>
        </w:rPr>
        <w:tab/>
      </w:r>
      <w:r>
        <w:rPr>
          <w:bCs/>
          <w:sz w:val="22"/>
          <w:szCs w:val="22"/>
        </w:rPr>
        <w:tab/>
      </w:r>
      <w:r>
        <w:rPr>
          <w:bCs/>
          <w:sz w:val="22"/>
          <w:szCs w:val="22"/>
        </w:rPr>
        <w:tab/>
      </w:r>
      <w:r>
        <w:rPr>
          <w:bCs/>
          <w:sz w:val="22"/>
          <w:szCs w:val="22"/>
        </w:rPr>
        <w:tab/>
        <w:t>the service responsibilities of the University, the discipline, and the community</w:t>
      </w:r>
    </w:p>
    <w:p w14:paraId="48A53895" w14:textId="77777777" w:rsidR="00E01017" w:rsidRDefault="00E01017" w:rsidP="00E01017">
      <w:pPr>
        <w:rPr>
          <w:b/>
          <w:bCs/>
        </w:rPr>
      </w:pPr>
    </w:p>
    <w:p w14:paraId="05787C4E" w14:textId="77777777" w:rsidR="00E01017" w:rsidRDefault="00E01017" w:rsidP="00E01017">
      <w:pPr>
        <w:rPr>
          <w:b/>
          <w:bCs/>
        </w:rPr>
      </w:pPr>
    </w:p>
    <w:p w14:paraId="7A457D72" w14:textId="77777777" w:rsidR="00E01017" w:rsidRDefault="00E01017" w:rsidP="00E01017">
      <w:pPr>
        <w:rPr>
          <w:b/>
          <w:bCs/>
        </w:rPr>
      </w:pPr>
    </w:p>
    <w:p w14:paraId="56EA78B2" w14:textId="77777777" w:rsidR="00E01017" w:rsidRDefault="00E01017" w:rsidP="00E01017">
      <w:pPr>
        <w:jc w:val="center"/>
        <w:rPr>
          <w:b/>
          <w:bCs/>
        </w:rPr>
      </w:pPr>
      <w:bookmarkStart w:id="4" w:name="OLE_LINK11"/>
      <w:bookmarkStart w:id="5" w:name="OLE_LINK12"/>
      <w:r>
        <w:rPr>
          <w:b/>
          <w:bCs/>
        </w:rPr>
        <w:lastRenderedPageBreak/>
        <w:t>STATEMENT OF CRITERIA FOR PROMOTION AND TENURE</w:t>
      </w:r>
    </w:p>
    <w:p w14:paraId="7C252F49" w14:textId="77777777" w:rsidR="00E01017" w:rsidRDefault="00E01017" w:rsidP="00E01017">
      <w:pPr>
        <w:jc w:val="center"/>
        <w:rPr>
          <w:b/>
          <w:bCs/>
        </w:rPr>
      </w:pPr>
      <w:r>
        <w:rPr>
          <w:b/>
          <w:bCs/>
        </w:rPr>
        <w:t>COLLEGE OF ARTS AND SCIENCES</w:t>
      </w:r>
    </w:p>
    <w:p w14:paraId="3993EF91" w14:textId="77777777" w:rsidR="00E01017" w:rsidRPr="00960820" w:rsidRDefault="00E01017" w:rsidP="00E01017">
      <w:pPr>
        <w:jc w:val="center"/>
        <w:rPr>
          <w:b/>
          <w:bCs/>
        </w:rPr>
      </w:pPr>
      <w:r>
        <w:rPr>
          <w:b/>
          <w:bCs/>
        </w:rPr>
        <w:t>UNIVERSITY OF TENNESSEE, KNOXVILLE</w:t>
      </w:r>
    </w:p>
    <w:bookmarkEnd w:id="4"/>
    <w:bookmarkEnd w:id="5"/>
    <w:p w14:paraId="7B5A64D0" w14:textId="77777777" w:rsidR="00E01017" w:rsidRDefault="00E01017" w:rsidP="00E01017">
      <w:pPr>
        <w:jc w:val="both"/>
      </w:pPr>
    </w:p>
    <w:p w14:paraId="55DA8948" w14:textId="77777777" w:rsidR="00E01017" w:rsidRDefault="00E01017" w:rsidP="00E01017">
      <w:pPr>
        <w:jc w:val="both"/>
      </w:pPr>
      <w:r>
        <w:t>(Revised Fall, 1996)</w:t>
      </w:r>
    </w:p>
    <w:p w14:paraId="3BD1639A" w14:textId="77777777" w:rsidR="00E01017" w:rsidRDefault="00E01017" w:rsidP="00E01017">
      <w:pPr>
        <w:jc w:val="both"/>
      </w:pPr>
    </w:p>
    <w:p w14:paraId="6AE6D99E" w14:textId="77777777" w:rsidR="00E01017" w:rsidRDefault="00E01017" w:rsidP="00E01017">
      <w:pPr>
        <w:jc w:val="both"/>
      </w:pPr>
      <w:r>
        <w:t xml:space="preserve">Recommendations for promotion and tenure by the College of Arts and Sciences shall be made in full accordance with established policies and procedures of the University of Tennessee, Knoxville, as outlined in Sections 2.13 and 2.14 of the September, 1996, Edition of the </w:t>
      </w:r>
      <w:r>
        <w:rPr>
          <w:u w:val="single"/>
        </w:rPr>
        <w:t>Faculty Handbook</w:t>
      </w:r>
      <w:r>
        <w:t>.  College criteria for faculty promotion and tenure are varied and complex.  They recognize that each faculty position has its own distinctive requirements and that the missions of academic units within the college are highly diverse.  Moreover, advancement in academic rank and/or the award of tenure must be based on a faculty member's demonstrated proficiency in fulfilling his/her particular role and in contributing to the performance of the unit mission.</w:t>
      </w:r>
    </w:p>
    <w:p w14:paraId="353777F6" w14:textId="77777777" w:rsidR="00E01017" w:rsidRDefault="00E01017" w:rsidP="00E01017">
      <w:pPr>
        <w:jc w:val="both"/>
      </w:pPr>
    </w:p>
    <w:p w14:paraId="2C01F20F" w14:textId="77777777" w:rsidR="00E01017" w:rsidRDefault="00E01017" w:rsidP="00E01017">
      <w:pPr>
        <w:jc w:val="both"/>
      </w:pPr>
      <w:r>
        <w:t>Beyond these specific considerations, the College expects all faculty members to make significant contributions in three general areas of academic life: (a) teaching and corollary activities; (b) research, scholarship, and creative accomplishment; and (c) service to the College, University, public and profession.  It is recognized that individual contributions may not be equal in these three areas.  Accordingly, more limited achievement in one area may be offset by unusual excellence in the other two areas.  Any such differentiation among the three dimensions of faculty participation must be consistent with the commitment of the University of Tennessee, Knoxville, to a distinctive research mission.  Successful faculty members will share that commitment.  A clear record of continuing accomplishment and potential in this area is, therefore, absolutely necessary for positive promotion and tenure consideration.</w:t>
      </w:r>
    </w:p>
    <w:p w14:paraId="61AFED2F" w14:textId="77777777" w:rsidR="00E01017" w:rsidRDefault="00E01017" w:rsidP="00E01017">
      <w:pPr>
        <w:jc w:val="both"/>
      </w:pPr>
    </w:p>
    <w:p w14:paraId="352B05B5" w14:textId="77777777" w:rsidR="00E01017" w:rsidRDefault="00E01017" w:rsidP="00E01017">
      <w:pPr>
        <w:jc w:val="both"/>
      </w:pPr>
      <w:r>
        <w:t>It is the view of the College that the excitement and inspiration of active research and creative accomplishment are essential to sustained enthusiasm for teaching and effectiveness in the classroom.  Recognizing the critical importance of the teaching mission in higher education, the College seeks excellence of instruction not only as a goal but also as a demonstrated fact.   Systematic documentation of teaching quality and effective results is expected of all faculty under consideration for promotion and/or tenure.</w:t>
      </w:r>
    </w:p>
    <w:p w14:paraId="4E86BE3B" w14:textId="77777777" w:rsidR="00E01017" w:rsidRDefault="00E01017" w:rsidP="00E01017">
      <w:pPr>
        <w:jc w:val="both"/>
      </w:pPr>
    </w:p>
    <w:p w14:paraId="223CB03B" w14:textId="77777777" w:rsidR="00E01017" w:rsidRDefault="00E01017" w:rsidP="00E01017">
      <w:pPr>
        <w:jc w:val="both"/>
      </w:pPr>
      <w:r>
        <w:t>Finally, it is assumed that all members of the Faculty will contribute to non-teaching service in their Departments, the College and the University, as well as to their professions and the public.  They will be expected to provide documentation of such service at the time of promotion and/or tenure consideration.</w:t>
      </w:r>
    </w:p>
    <w:p w14:paraId="0D419643" w14:textId="77777777" w:rsidR="00E01017" w:rsidRDefault="00E01017" w:rsidP="00E01017"/>
    <w:p w14:paraId="282E3F1D" w14:textId="77777777" w:rsidR="00E01017" w:rsidRDefault="00E01017" w:rsidP="00E01017"/>
    <w:p w14:paraId="11380CE9" w14:textId="77777777" w:rsidR="00E01017" w:rsidRDefault="00E01017" w:rsidP="00E01017"/>
    <w:p w14:paraId="2E540429" w14:textId="77777777" w:rsidR="00E01017" w:rsidRDefault="00E01017" w:rsidP="00E01017"/>
    <w:p w14:paraId="6830779A" w14:textId="77777777" w:rsidR="00E01017" w:rsidRDefault="00E01017" w:rsidP="00E01017"/>
    <w:p w14:paraId="26693F90" w14:textId="77777777" w:rsidR="00E01017" w:rsidRDefault="00E01017" w:rsidP="00E01017"/>
    <w:p w14:paraId="2EB85161" w14:textId="77777777" w:rsidR="00E01017" w:rsidRDefault="00E01017" w:rsidP="00E01017"/>
    <w:p w14:paraId="7016B673" w14:textId="77777777" w:rsidR="00E01017" w:rsidRDefault="00E01017" w:rsidP="00E01017"/>
    <w:p w14:paraId="32624D2B" w14:textId="77777777" w:rsidR="00E01017" w:rsidRDefault="00E01017" w:rsidP="00E01017"/>
    <w:p w14:paraId="003739F9" w14:textId="77777777" w:rsidR="00E01017" w:rsidRDefault="00E01017" w:rsidP="00E01017">
      <w:r>
        <w:lastRenderedPageBreak/>
        <w:t xml:space="preserve">More specific criteria by academic rank may be summarized as follows: </w:t>
      </w:r>
    </w:p>
    <w:p w14:paraId="61B7C6A5" w14:textId="77777777" w:rsidR="00E01017" w:rsidRDefault="00E01017" w:rsidP="00E01017">
      <w:pPr>
        <w:jc w:val="both"/>
      </w:pPr>
    </w:p>
    <w:p w14:paraId="624C82D4" w14:textId="77777777" w:rsidR="00E01017" w:rsidRDefault="00E01017" w:rsidP="00E01017">
      <w:pPr>
        <w:jc w:val="center"/>
      </w:pPr>
      <w:r>
        <w:rPr>
          <w:u w:val="single"/>
        </w:rPr>
        <w:t>PROFESSOR</w:t>
      </w:r>
    </w:p>
    <w:p w14:paraId="2C43F3E8" w14:textId="77777777" w:rsidR="00E01017" w:rsidRDefault="00E01017" w:rsidP="00E01017">
      <w:pPr>
        <w:jc w:val="both"/>
      </w:pPr>
    </w:p>
    <w:p w14:paraId="45F0CC8B" w14:textId="77777777" w:rsidR="00E01017" w:rsidRDefault="00E01017" w:rsidP="00E01017">
      <w:pPr>
        <w:pStyle w:val="1"/>
        <w:numPr>
          <w:ilvl w:val="0"/>
          <w:numId w:val="18"/>
        </w:numPr>
        <w:tabs>
          <w:tab w:val="left" w:pos="-1440"/>
          <w:tab w:val="num" w:pos="720"/>
        </w:tabs>
        <w:ind w:left="720" w:hanging="720"/>
        <w:jc w:val="both"/>
        <w:rPr>
          <w:rFonts w:ascii="Times New Roman" w:hAnsi="Times New Roman"/>
        </w:rPr>
      </w:pPr>
      <w:r>
        <w:rPr>
          <w:rFonts w:ascii="Times New Roman" w:hAnsi="Times New Roman"/>
        </w:rPr>
        <w:t xml:space="preserve">Should hold the doctorate or other terminal degree in the </w:t>
      </w:r>
      <w:r>
        <w:rPr>
          <w:rFonts w:ascii="Times New Roman" w:hAnsi="Times New Roman"/>
        </w:rPr>
        <w:tab/>
        <w:t xml:space="preserve">discipline, or possess outstanding experience and expertise appropriate to the particular appointment; </w:t>
      </w:r>
    </w:p>
    <w:p w14:paraId="41E3D25A" w14:textId="77777777" w:rsidR="00E01017" w:rsidRDefault="00E01017" w:rsidP="00E01017">
      <w:pPr>
        <w:pStyle w:val="1"/>
        <w:numPr>
          <w:ilvl w:val="0"/>
          <w:numId w:val="18"/>
        </w:numPr>
        <w:tabs>
          <w:tab w:val="left" w:pos="-1440"/>
          <w:tab w:val="num" w:pos="720"/>
        </w:tabs>
        <w:ind w:left="720" w:hanging="720"/>
        <w:jc w:val="both"/>
        <w:rPr>
          <w:rFonts w:ascii="Times New Roman" w:hAnsi="Times New Roman"/>
        </w:rPr>
      </w:pPr>
      <w:r>
        <w:rPr>
          <w:rFonts w:ascii="Times New Roman" w:hAnsi="Times New Roman"/>
        </w:rPr>
        <w:t>should normally have served as an Associate Professor for at least five years;</w:t>
      </w:r>
    </w:p>
    <w:p w14:paraId="5C09A913" w14:textId="77777777" w:rsidR="00E01017" w:rsidRDefault="00E01017" w:rsidP="00E01017">
      <w:pPr>
        <w:pStyle w:val="1"/>
        <w:numPr>
          <w:ilvl w:val="0"/>
          <w:numId w:val="18"/>
        </w:numPr>
        <w:tabs>
          <w:tab w:val="left" w:pos="-1440"/>
          <w:tab w:val="num" w:pos="720"/>
        </w:tabs>
        <w:ind w:left="720" w:hanging="720"/>
        <w:jc w:val="both"/>
        <w:rPr>
          <w:rFonts w:ascii="Times New Roman" w:hAnsi="Times New Roman"/>
        </w:rPr>
      </w:pPr>
      <w:r>
        <w:rPr>
          <w:rFonts w:ascii="Times New Roman" w:hAnsi="Times New Roman"/>
        </w:rPr>
        <w:t>should have acquired an established national professional reputation demonstrated through a record of research, scholarship, or creative accomplishment, indicative of continuous and progressive professional development since faculty appointment in the University;</w:t>
      </w:r>
    </w:p>
    <w:p w14:paraId="79A82AB2" w14:textId="77777777" w:rsidR="00E01017" w:rsidRDefault="00E01017" w:rsidP="00E01017">
      <w:pPr>
        <w:pStyle w:val="1"/>
        <w:numPr>
          <w:ilvl w:val="0"/>
          <w:numId w:val="18"/>
        </w:numPr>
        <w:tabs>
          <w:tab w:val="left" w:pos="-1440"/>
          <w:tab w:val="num" w:pos="720"/>
        </w:tabs>
        <w:ind w:left="720" w:hanging="720"/>
        <w:jc w:val="both"/>
        <w:rPr>
          <w:rFonts w:ascii="Times New Roman" w:hAnsi="Times New Roman"/>
        </w:rPr>
      </w:pPr>
      <w:r>
        <w:rPr>
          <w:rFonts w:ascii="Times New Roman" w:hAnsi="Times New Roman"/>
        </w:rPr>
        <w:t>should have achieved a demonstrated record as an accomplished teacher in his/her field; and</w:t>
      </w:r>
    </w:p>
    <w:p w14:paraId="437AE4FA" w14:textId="77777777" w:rsidR="00E01017" w:rsidRDefault="00E01017" w:rsidP="00E01017">
      <w:pPr>
        <w:pStyle w:val="1"/>
        <w:numPr>
          <w:ilvl w:val="0"/>
          <w:numId w:val="18"/>
        </w:numPr>
        <w:tabs>
          <w:tab w:val="left" w:pos="-1440"/>
          <w:tab w:val="num" w:pos="720"/>
        </w:tabs>
        <w:ind w:left="720" w:hanging="720"/>
        <w:jc w:val="both"/>
        <w:rPr>
          <w:rFonts w:ascii="Times New Roman" w:hAnsi="Times New Roman"/>
        </w:rPr>
      </w:pPr>
      <w:r>
        <w:rPr>
          <w:rFonts w:ascii="Times New Roman" w:hAnsi="Times New Roman"/>
        </w:rPr>
        <w:t>should have contributed significantly and substantially in some combination to meeting the needs of the University, the community, and the profession.  Service expectations are greater for Full Professors than for individuals holding lesser ranks.</w:t>
      </w:r>
    </w:p>
    <w:p w14:paraId="5CAF1D77" w14:textId="77777777" w:rsidR="00E01017" w:rsidRDefault="00E01017" w:rsidP="00E01017">
      <w:pPr>
        <w:jc w:val="both"/>
      </w:pPr>
    </w:p>
    <w:p w14:paraId="450A457B" w14:textId="77777777" w:rsidR="00E01017" w:rsidRDefault="00E01017" w:rsidP="00E01017">
      <w:pPr>
        <w:jc w:val="center"/>
      </w:pPr>
      <w:r>
        <w:rPr>
          <w:u w:val="single"/>
        </w:rPr>
        <w:t>ASSOCIATE PROFESSOR</w:t>
      </w:r>
    </w:p>
    <w:p w14:paraId="36186510" w14:textId="77777777" w:rsidR="00E01017" w:rsidRDefault="00E01017" w:rsidP="00E01017">
      <w:pPr>
        <w:jc w:val="both"/>
      </w:pPr>
    </w:p>
    <w:p w14:paraId="60E9E76F" w14:textId="77777777" w:rsidR="00E01017" w:rsidRPr="00DE3D8F" w:rsidRDefault="00E01017" w:rsidP="00E01017">
      <w:pPr>
        <w:pStyle w:val="1"/>
        <w:numPr>
          <w:ilvl w:val="0"/>
          <w:numId w:val="8"/>
        </w:numPr>
        <w:ind w:left="720" w:hanging="720"/>
        <w:rPr>
          <w:rFonts w:ascii="Times New Roman" w:hAnsi="Times New Roman"/>
        </w:rPr>
      </w:pPr>
      <w:r w:rsidRPr="00DE3D8F">
        <w:rPr>
          <w:rFonts w:ascii="Times New Roman" w:hAnsi="Times New Roman"/>
        </w:rPr>
        <w:t>Should hold the doctorate or other terminal degree in the discipline, or possess outstanding experience and expertise appropriate to the particular appointment;</w:t>
      </w:r>
    </w:p>
    <w:p w14:paraId="08607840" w14:textId="77777777" w:rsidR="00E01017" w:rsidRDefault="00E01017" w:rsidP="00E01017">
      <w:pPr>
        <w:pStyle w:val="1"/>
        <w:numPr>
          <w:ilvl w:val="0"/>
          <w:numId w:val="19"/>
        </w:numPr>
        <w:tabs>
          <w:tab w:val="left" w:pos="-1440"/>
          <w:tab w:val="num" w:pos="720"/>
        </w:tabs>
        <w:ind w:left="720" w:hanging="720"/>
        <w:jc w:val="both"/>
        <w:rPr>
          <w:rFonts w:ascii="Times New Roman" w:hAnsi="Times New Roman"/>
        </w:rPr>
      </w:pPr>
      <w:r>
        <w:rPr>
          <w:rFonts w:ascii="Times New Roman" w:hAnsi="Times New Roman"/>
        </w:rPr>
        <w:t>should normally have served as an Assistant Professor for at least four years;</w:t>
      </w:r>
    </w:p>
    <w:p w14:paraId="77F1EA71" w14:textId="77777777" w:rsidR="00E01017" w:rsidRDefault="00E01017" w:rsidP="00E01017">
      <w:pPr>
        <w:pStyle w:val="1"/>
        <w:numPr>
          <w:ilvl w:val="0"/>
          <w:numId w:val="19"/>
        </w:numPr>
        <w:tabs>
          <w:tab w:val="left" w:pos="-1440"/>
          <w:tab w:val="num" w:pos="720"/>
        </w:tabs>
        <w:ind w:left="720" w:hanging="720"/>
        <w:jc w:val="both"/>
        <w:rPr>
          <w:rFonts w:ascii="Times New Roman" w:hAnsi="Times New Roman"/>
        </w:rPr>
      </w:pPr>
      <w:r>
        <w:rPr>
          <w:rFonts w:ascii="Times New Roman" w:hAnsi="Times New Roman"/>
        </w:rPr>
        <w:t>should have a strong record of research, scholarship, or creative accomplishment with clear promise that promotion to Professor is likely at some point in the future.  Appropriate evidence would be publication of a book-length manuscript or comparable contributions to the profession; and</w:t>
      </w:r>
    </w:p>
    <w:p w14:paraId="16BBDDED" w14:textId="77777777" w:rsidR="00E01017" w:rsidRDefault="00E01017" w:rsidP="00E01017">
      <w:pPr>
        <w:pStyle w:val="1"/>
        <w:numPr>
          <w:ilvl w:val="0"/>
          <w:numId w:val="19"/>
        </w:numPr>
        <w:tabs>
          <w:tab w:val="left" w:pos="-1440"/>
          <w:tab w:val="num" w:pos="720"/>
        </w:tabs>
        <w:ind w:left="720" w:hanging="720"/>
        <w:jc w:val="both"/>
        <w:rPr>
          <w:rFonts w:ascii="Times New Roman" w:hAnsi="Times New Roman"/>
        </w:rPr>
      </w:pPr>
      <w:r>
        <w:rPr>
          <w:rFonts w:ascii="Times New Roman" w:hAnsi="Times New Roman"/>
        </w:rPr>
        <w:t xml:space="preserve">should show evidence of excellence in teaching, including one or more evaluations by peer visitation of classes prior to consideration of promotion to Associate Professor.  </w:t>
      </w:r>
    </w:p>
    <w:p w14:paraId="403D7DBA" w14:textId="77777777" w:rsidR="00E01017" w:rsidRDefault="00E01017" w:rsidP="00E01017">
      <w:pPr>
        <w:jc w:val="both"/>
      </w:pPr>
    </w:p>
    <w:p w14:paraId="120D1DFE" w14:textId="77777777" w:rsidR="00E01017" w:rsidRDefault="00E01017" w:rsidP="00E01017">
      <w:pPr>
        <w:jc w:val="center"/>
      </w:pPr>
      <w:r>
        <w:rPr>
          <w:u w:val="single"/>
        </w:rPr>
        <w:t>ASSISTANT PROFESSOR</w:t>
      </w:r>
    </w:p>
    <w:p w14:paraId="1C444F73" w14:textId="77777777" w:rsidR="00E01017" w:rsidRDefault="00E01017" w:rsidP="00E01017">
      <w:pPr>
        <w:jc w:val="both"/>
      </w:pPr>
    </w:p>
    <w:p w14:paraId="03A8AEC5" w14:textId="77777777" w:rsidR="00E01017" w:rsidRPr="00DE3D8F" w:rsidRDefault="00E01017" w:rsidP="00E01017">
      <w:pPr>
        <w:pStyle w:val="1"/>
        <w:numPr>
          <w:ilvl w:val="0"/>
          <w:numId w:val="8"/>
        </w:numPr>
        <w:ind w:left="720" w:hanging="720"/>
        <w:rPr>
          <w:rFonts w:ascii="Times New Roman" w:hAnsi="Times New Roman"/>
        </w:rPr>
      </w:pPr>
      <w:r w:rsidRPr="00DE3D8F">
        <w:rPr>
          <w:rFonts w:ascii="Times New Roman" w:hAnsi="Times New Roman"/>
        </w:rPr>
        <w:t>Should hold the doctorate or other terminal degree in the discipline, or possess outstanding experience and expertise appropriate to the particular appointment;</w:t>
      </w:r>
    </w:p>
    <w:p w14:paraId="794573AF" w14:textId="77777777" w:rsidR="00E01017" w:rsidRDefault="00E01017" w:rsidP="00E01017">
      <w:pPr>
        <w:pStyle w:val="1"/>
        <w:tabs>
          <w:tab w:val="left" w:pos="-1440"/>
          <w:tab w:val="num" w:pos="720"/>
        </w:tabs>
        <w:jc w:val="both"/>
        <w:rPr>
          <w:rFonts w:ascii="Times New Roman" w:hAnsi="Times New Roman"/>
        </w:rPr>
      </w:pPr>
      <w:r>
        <w:rPr>
          <w:rFonts w:ascii="Times New Roman" w:hAnsi="Times New Roman"/>
        </w:rPr>
        <w:t>should have established an active research/creative achievement program with the goal of publishing a book-length manuscript or equivalent research contributions, or making comparable contributions to creative achievement by the time of consideration for promotion and tenure;</w:t>
      </w:r>
    </w:p>
    <w:p w14:paraId="787402A6" w14:textId="77777777" w:rsidR="00E01017" w:rsidRDefault="00E01017" w:rsidP="00E01017">
      <w:pPr>
        <w:pStyle w:val="1"/>
        <w:tabs>
          <w:tab w:val="left" w:pos="-1440"/>
          <w:tab w:val="num" w:pos="720"/>
        </w:tabs>
        <w:jc w:val="both"/>
        <w:rPr>
          <w:rFonts w:ascii="Times New Roman" w:hAnsi="Times New Roman"/>
        </w:rPr>
      </w:pPr>
      <w:r>
        <w:rPr>
          <w:rFonts w:ascii="Times New Roman" w:hAnsi="Times New Roman"/>
        </w:rPr>
        <w:t>should demonstrate strong interest in teaching and clear promise of classroom excellence in performance; and</w:t>
      </w:r>
    </w:p>
    <w:p w14:paraId="159680BC" w14:textId="77777777" w:rsidR="00E01017" w:rsidRDefault="00E01017" w:rsidP="00E01017">
      <w:pPr>
        <w:pStyle w:val="1"/>
        <w:tabs>
          <w:tab w:val="left" w:pos="-1440"/>
          <w:tab w:val="num" w:pos="720"/>
        </w:tabs>
        <w:jc w:val="both"/>
        <w:rPr>
          <w:rFonts w:ascii="Times New Roman" w:hAnsi="Times New Roman"/>
        </w:rPr>
      </w:pPr>
      <w:r>
        <w:rPr>
          <w:rFonts w:ascii="Times New Roman" w:hAnsi="Times New Roman"/>
        </w:rPr>
        <w:t>should participate significantly in professional activity in the discipline beyond formal teaching and research.</w:t>
      </w:r>
    </w:p>
    <w:p w14:paraId="6ED8B307" w14:textId="77777777" w:rsidR="00CC49EF" w:rsidRDefault="00CC49EF" w:rsidP="00E01017"/>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6" w:name="_Toc276600091"/>
      <w:r w:rsidR="00C62804">
        <w:t>Te</w:t>
      </w:r>
      <w:r w:rsidR="00C17DD8">
        <w:t>aching ability and Effectiveness</w:t>
      </w:r>
      <w:bookmarkEnd w:id="6"/>
    </w:p>
    <w:p w14:paraId="36E7EC47" w14:textId="77777777" w:rsidR="001C3DBD" w:rsidRDefault="001C3DBD" w:rsidP="00E7776E">
      <w:pPr>
        <w:pStyle w:val="Heading2"/>
      </w:pPr>
      <w:r>
        <w:br w:type="page"/>
      </w:r>
    </w:p>
    <w:p w14:paraId="567B6753" w14:textId="358C1CC1" w:rsidR="00697B6A" w:rsidRPr="00870271" w:rsidRDefault="005773DD" w:rsidP="00E7776E">
      <w:pPr>
        <w:pStyle w:val="Heading2"/>
      </w:pPr>
      <w:bookmarkStart w:id="7" w:name="_Toc276600092"/>
      <w:r>
        <w:lastRenderedPageBreak/>
        <w:t>S</w:t>
      </w:r>
      <w:r w:rsidR="00C17DD8">
        <w:t>tatement of Teaching Philosophy and Description of its Implementation</w:t>
      </w:r>
      <w:bookmarkEnd w:id="7"/>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faculty feel that the content in this course is worth the time it takes for students to take it.</w:t>
      </w:r>
    </w:p>
    <w:p w14:paraId="1AC8D2A1" w14:textId="36BC5DCF"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group.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faculty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w:t>
      </w:r>
      <w:r w:rsidR="000964DF">
        <w:t>.</w:t>
      </w:r>
      <w:r w:rsidR="0071758B">
        <w:t xml:space="preserve"> </w:t>
      </w:r>
      <w:r w:rsidR="00C738C8">
        <w:t xml:space="preserve"> My work in the core generally comes on top of regular teaching; for example, this semester (Fall 2014), I am teaching EEB607: Speciation (15 students), EEB464: Macroevolution (28 students), co-organizing the discussion seminar EEB504: HOFF (9 students), and teaching a month of EEB511: Core (12 students).</w:t>
      </w:r>
    </w:p>
    <w:p w14:paraId="25452921" w14:textId="255732C8" w:rsidR="004D21E0" w:rsidRDefault="0071758B" w:rsidP="00690A93">
      <w:pPr>
        <w:widowControl w:val="0"/>
        <w:autoSpaceDE w:val="0"/>
        <w:autoSpaceDN w:val="0"/>
        <w:adjustRightInd w:val="0"/>
        <w:spacing w:after="240"/>
      </w:pPr>
      <w:r>
        <w:t>In 2012</w:t>
      </w:r>
      <w:r w:rsidR="00E05901">
        <w:t xml:space="preserve"> and 2014 I taught the large introductory biology class </w:t>
      </w:r>
      <w:r>
        <w:t>Bio130, Biodi</w:t>
      </w:r>
      <w:r w:rsidR="004D21E0">
        <w:t>versity</w:t>
      </w:r>
      <w:r w:rsidR="00E05901">
        <w:t>.</w:t>
      </w:r>
      <w:r w:rsidR="004D21E0" w:rsidRPr="004D21E0">
        <w:t xml:space="preserve"> I use readings,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I have also been involved in the ongoing discussion regarding class structure and content organized by Beth Schussler to align with the overall Biology framework. </w:t>
      </w:r>
    </w:p>
    <w:p w14:paraId="41EF77A3" w14:textId="17F007CD" w:rsidR="00602633" w:rsidRDefault="004D21E0" w:rsidP="00602633">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t in Sweden,</w:t>
      </w:r>
      <w:r w:rsidR="005773DD">
        <w:t xml:space="preserve"> Austria</w:t>
      </w:r>
      <w:r w:rsidR="00151E7B">
        <w:t xml:space="preserve">,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1ACD8068" w14:textId="6E8E4AA7" w:rsidR="00D15E1F" w:rsidRDefault="00602633" w:rsidP="00602633">
      <w:pPr>
        <w:widowControl w:val="0"/>
        <w:autoSpaceDE w:val="0"/>
        <w:autoSpaceDN w:val="0"/>
        <w:adjustRightInd w:val="0"/>
        <w:spacing w:after="240"/>
      </w:pPr>
      <w:r>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r w:rsidR="00855D73">
        <w:t xml:space="preserve"> I also assess knowledge, including using standard reference questions to measure content acquisition during a course; information about the baseline knowledge of our department’s grad students, for example, comes from assessments I write and grade.</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0FB4C4E4" w14:textId="3AA7C200" w:rsidR="000964DF" w:rsidRDefault="000964DF">
      <w:pPr>
        <w:rPr>
          <w:b/>
          <w:bCs/>
          <w:caps/>
          <w:sz w:val="28"/>
          <w:szCs w:val="28"/>
        </w:rPr>
      </w:pPr>
      <w:bookmarkStart w:id="8" w:name="_GoBack"/>
      <w:bookmarkEnd w:id="8"/>
    </w:p>
    <w:p w14:paraId="7AC6D169" w14:textId="3B643E3F" w:rsidR="00BB0C1C" w:rsidRDefault="003E0B36" w:rsidP="00E7776E">
      <w:pPr>
        <w:pStyle w:val="Heading2"/>
      </w:pPr>
      <w:bookmarkStart w:id="9" w:name="_Toc276600093"/>
      <w:r>
        <w:lastRenderedPageBreak/>
        <w:t>Summary of Teaching Assignments for Review Period</w:t>
      </w:r>
      <w:bookmarkEnd w:id="9"/>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r>
              <w:rPr>
                <w:b/>
                <w:sz w:val="22"/>
                <w:szCs w:val="22"/>
              </w:rPr>
              <w:t>Phyloseminar</w:t>
            </w:r>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lastRenderedPageBreak/>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E7776E">
      <w:pPr>
        <w:pStyle w:val="Heading2"/>
        <w:rPr>
          <w:sz w:val="22"/>
          <w:szCs w:val="22"/>
        </w:rPr>
      </w:pPr>
      <w:bookmarkStart w:id="10" w:name="_Toc276600094"/>
      <w:r>
        <w:t>SAIS Reports</w:t>
      </w:r>
      <w:bookmarkEnd w:id="10"/>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     Year</w:t>
            </w:r>
          </w:p>
        </w:tc>
        <w:tc>
          <w:tcPr>
            <w:tcW w:w="1298" w:type="dxa"/>
            <w:shd w:val="pct5" w:color="000000" w:fill="FFFFFF"/>
          </w:tcPr>
          <w:p w14:paraId="049F75E2" w14:textId="77777777" w:rsidR="009914BC" w:rsidRPr="00720988" w:rsidRDefault="009914BC" w:rsidP="00720988">
            <w:pPr>
              <w:rPr>
                <w:b/>
                <w:bCs/>
              </w:rPr>
            </w:pPr>
            <w:r w:rsidRPr="00720988">
              <w:rPr>
                <w:b/>
                <w:bCs/>
              </w:rPr>
              <w:t>Course/        Hrs</w:t>
            </w:r>
          </w:p>
        </w:tc>
        <w:tc>
          <w:tcPr>
            <w:tcW w:w="1110" w:type="dxa"/>
            <w:shd w:val="pct5" w:color="000000" w:fill="FFFFFF"/>
          </w:tcPr>
          <w:p w14:paraId="747A1682" w14:textId="77777777" w:rsidR="009914BC" w:rsidRPr="00720988" w:rsidRDefault="009914BC" w:rsidP="00720988">
            <w:pPr>
              <w:rPr>
                <w:b/>
                <w:bCs/>
              </w:rPr>
            </w:pPr>
            <w:r w:rsidRPr="00720988">
              <w:rPr>
                <w:b/>
                <w:bCs/>
              </w:rPr>
              <w:t>No. of Students</w:t>
            </w:r>
          </w:p>
        </w:tc>
        <w:tc>
          <w:tcPr>
            <w:tcW w:w="1284" w:type="dxa"/>
            <w:shd w:val="pct5" w:color="000000" w:fill="FFFFFF"/>
          </w:tcPr>
          <w:p w14:paraId="0ABE72A7" w14:textId="77777777" w:rsidR="009914BC" w:rsidRPr="00720988" w:rsidRDefault="009914BC" w:rsidP="00720988">
            <w:pPr>
              <w:rPr>
                <w:b/>
                <w:bCs/>
              </w:rPr>
            </w:pPr>
            <w:r w:rsidRPr="00720988">
              <w:rPr>
                <w:b/>
                <w:bCs/>
              </w:rPr>
              <w:t>No. of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  5 = excellent, 0 = very poor</w:t>
      </w:r>
    </w:p>
    <w:p w14:paraId="3BC865C4" w14:textId="11F4D8F6" w:rsidR="00BB5858" w:rsidRDefault="00BB5858" w:rsidP="008A722F">
      <w:pPr>
        <w:spacing w:line="360" w:lineRule="auto"/>
        <w:ind w:left="720" w:hanging="720"/>
        <w:rPr>
          <w:b/>
          <w:bCs/>
        </w:rPr>
      </w:pPr>
      <w:r>
        <w:rPr>
          <w:b/>
          <w:bCs/>
        </w:rPr>
        <w:lastRenderedPageBreak/>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E7776E">
      <w:pPr>
        <w:pStyle w:val="Heading2"/>
      </w:pPr>
      <w:bookmarkStart w:id="11" w:name="_Toc276600095"/>
      <w:r>
        <w:t>Peer Review of Teaching</w:t>
      </w:r>
      <w:bookmarkEnd w:id="11"/>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E7776E">
      <w:pPr>
        <w:pStyle w:val="Heading2"/>
      </w:pPr>
      <w:bookmarkStart w:id="12" w:name="_Toc276600096"/>
      <w:r>
        <w:t>Summary of Student Comments</w:t>
      </w:r>
      <w:bookmarkEnd w:id="12"/>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E7776E">
      <w:pPr>
        <w:pStyle w:val="Heading2"/>
      </w:pPr>
      <w:bookmarkStart w:id="13" w:name="_Toc276600097"/>
      <w:r>
        <w:t>Graduate Supervision</w:t>
      </w:r>
      <w:bookmarkEnd w:id="13"/>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E7776E">
      <w:pPr>
        <w:pStyle w:val="Heading2"/>
      </w:pPr>
      <w:r>
        <w:br w:type="page"/>
      </w:r>
      <w:bookmarkStart w:id="14" w:name="_Toc276600098"/>
      <w:r w:rsidR="00D5283C">
        <w:lastRenderedPageBreak/>
        <w:t>Graduate Committees</w:t>
      </w:r>
      <w:bookmarkEnd w:id="14"/>
    </w:p>
    <w:p w14:paraId="7E3544FC" w14:textId="77777777" w:rsidR="00AD65B7" w:rsidRPr="0024248F" w:rsidRDefault="00AD65B7" w:rsidP="00AD65B7">
      <w:pPr>
        <w:adjustRightInd w:val="0"/>
      </w:pPr>
    </w:p>
    <w:tbl>
      <w:tblPr>
        <w:tblStyle w:val="TableContemporary"/>
        <w:tblW w:w="5000" w:type="pct"/>
        <w:tblLayout w:type="fixed"/>
        <w:tblLook w:val="01E0" w:firstRow="1" w:lastRow="1" w:firstColumn="1" w:lastColumn="1" w:noHBand="0" w:noVBand="0"/>
      </w:tblPr>
      <w:tblGrid>
        <w:gridCol w:w="1638"/>
        <w:gridCol w:w="1440"/>
        <w:gridCol w:w="990"/>
        <w:gridCol w:w="3336"/>
        <w:gridCol w:w="2172"/>
      </w:tblGrid>
      <w:tr w:rsidR="00AD70FD" w:rsidRPr="006071C2" w14:paraId="7577A331" w14:textId="77777777" w:rsidTr="00075E40">
        <w:trPr>
          <w:cnfStyle w:val="100000000000" w:firstRow="1" w:lastRow="0" w:firstColumn="0" w:lastColumn="0" w:oddVBand="0" w:evenVBand="0" w:oddHBand="0" w:evenHBand="0" w:firstRowFirstColumn="0" w:firstRowLastColumn="0" w:lastRowFirstColumn="0" w:lastRowLastColumn="0"/>
        </w:trPr>
        <w:tc>
          <w:tcPr>
            <w:tcW w:w="855" w:type="pct"/>
          </w:tcPr>
          <w:p w14:paraId="5CA47AE5" w14:textId="77777777" w:rsidR="00456A54" w:rsidRPr="006071C2" w:rsidRDefault="00456A54" w:rsidP="00485D9D">
            <w:pPr>
              <w:rPr>
                <w:b w:val="0"/>
                <w:bCs w:val="0"/>
                <w:i/>
                <w:iCs/>
              </w:rPr>
            </w:pPr>
            <w:r w:rsidRPr="006071C2">
              <w:rPr>
                <w:b w:val="0"/>
                <w:bCs w:val="0"/>
                <w:i/>
                <w:iCs/>
              </w:rPr>
              <w:t>Name</w:t>
            </w:r>
          </w:p>
        </w:tc>
        <w:tc>
          <w:tcPr>
            <w:tcW w:w="752" w:type="pct"/>
          </w:tcPr>
          <w:p w14:paraId="2D0B8D11" w14:textId="77777777" w:rsidR="00456A54" w:rsidRPr="006071C2" w:rsidRDefault="00456A54" w:rsidP="00485D9D">
            <w:pPr>
              <w:rPr>
                <w:b w:val="0"/>
                <w:bCs w:val="0"/>
                <w:i/>
                <w:iCs/>
              </w:rPr>
            </w:pPr>
            <w:r w:rsidRPr="006071C2">
              <w:rPr>
                <w:b w:val="0"/>
                <w:bCs w:val="0"/>
                <w:i/>
                <w:iCs/>
              </w:rPr>
              <w:t>Dept</w:t>
            </w:r>
            <w:r w:rsidR="00AD65B7" w:rsidRPr="006071C2">
              <w:rPr>
                <w:b w:val="0"/>
                <w:bCs w:val="0"/>
                <w:i/>
                <w:iCs/>
              </w:rPr>
              <w:t>.</w:t>
            </w:r>
          </w:p>
        </w:tc>
        <w:tc>
          <w:tcPr>
            <w:tcW w:w="517" w:type="pct"/>
          </w:tcPr>
          <w:p w14:paraId="2F2F91E7" w14:textId="77777777" w:rsidR="00456A54" w:rsidRPr="006071C2" w:rsidRDefault="00AD65B7" w:rsidP="00485D9D">
            <w:pPr>
              <w:rPr>
                <w:b w:val="0"/>
                <w:bCs w:val="0"/>
                <w:i/>
                <w:iCs/>
              </w:rPr>
            </w:pPr>
            <w:r w:rsidRPr="006071C2">
              <w:rPr>
                <w:b w:val="0"/>
                <w:bCs w:val="0"/>
                <w:i/>
                <w:iCs/>
              </w:rPr>
              <w:t>Degree</w:t>
            </w:r>
          </w:p>
        </w:tc>
        <w:tc>
          <w:tcPr>
            <w:tcW w:w="1742" w:type="pct"/>
          </w:tcPr>
          <w:p w14:paraId="4EFD24C2" w14:textId="77777777" w:rsidR="00456A54" w:rsidRPr="006071C2" w:rsidRDefault="00456A54" w:rsidP="006071C2">
            <w:pPr>
              <w:jc w:val="center"/>
              <w:rPr>
                <w:b w:val="0"/>
                <w:bCs w:val="0"/>
                <w:i/>
                <w:iCs/>
              </w:rPr>
            </w:pPr>
            <w:r w:rsidRPr="006071C2">
              <w:rPr>
                <w:b w:val="0"/>
                <w:bCs w:val="0"/>
                <w:i/>
                <w:iCs/>
              </w:rPr>
              <w:t>Project Title</w:t>
            </w:r>
          </w:p>
        </w:tc>
        <w:tc>
          <w:tcPr>
            <w:tcW w:w="1134" w:type="pct"/>
          </w:tcPr>
          <w:p w14:paraId="6077F826" w14:textId="77777777" w:rsidR="00456A54" w:rsidRPr="006071C2" w:rsidRDefault="00456A54" w:rsidP="00485D9D">
            <w:pPr>
              <w:rPr>
                <w:b w:val="0"/>
                <w:bCs w:val="0"/>
                <w:iCs/>
              </w:rPr>
            </w:pPr>
            <w:r w:rsidRPr="006071C2">
              <w:rPr>
                <w:b w:val="0"/>
                <w:bCs w:val="0"/>
                <w:iCs/>
              </w:rPr>
              <w:t>Date Completed</w:t>
            </w:r>
          </w:p>
        </w:tc>
      </w:tr>
      <w:tr w:rsidR="003F165D" w14:paraId="01D225CF"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7E79643B" w14:textId="76012E9E" w:rsidR="003F165D" w:rsidRPr="00AD70FD" w:rsidRDefault="003F165D" w:rsidP="006071C2">
            <w:pPr>
              <w:keepNext/>
              <w:keepLines/>
              <w:tabs>
                <w:tab w:val="right" w:pos="10710"/>
              </w:tabs>
              <w:spacing w:before="100" w:after="52"/>
            </w:pPr>
            <w:r>
              <w:t>Jeremy Blaschke</w:t>
            </w:r>
          </w:p>
        </w:tc>
        <w:tc>
          <w:tcPr>
            <w:tcW w:w="752" w:type="pct"/>
          </w:tcPr>
          <w:p w14:paraId="120734EE" w14:textId="5F7B3987" w:rsidR="003F165D" w:rsidRDefault="00663FBC" w:rsidP="006071C2">
            <w:pPr>
              <w:keepNext/>
              <w:keepLines/>
              <w:tabs>
                <w:tab w:val="right" w:pos="10710"/>
              </w:tabs>
              <w:spacing w:before="100" w:after="52"/>
            </w:pPr>
            <w:r>
              <w:t>Entomology and Plant Pathology</w:t>
            </w:r>
          </w:p>
        </w:tc>
        <w:tc>
          <w:tcPr>
            <w:tcW w:w="517" w:type="pct"/>
          </w:tcPr>
          <w:p w14:paraId="39864DED" w14:textId="155ADC9E" w:rsidR="003F165D" w:rsidRPr="00AD70FD" w:rsidRDefault="00663FBC" w:rsidP="006071C2">
            <w:pPr>
              <w:keepNext/>
              <w:keepLines/>
              <w:tabs>
                <w:tab w:val="right" w:pos="10710"/>
              </w:tabs>
              <w:spacing w:before="100" w:after="52"/>
            </w:pPr>
            <w:r>
              <w:t>PhD</w:t>
            </w:r>
          </w:p>
        </w:tc>
        <w:tc>
          <w:tcPr>
            <w:tcW w:w="1742" w:type="pct"/>
          </w:tcPr>
          <w:p w14:paraId="7068512A" w14:textId="64780FB4" w:rsidR="003F165D" w:rsidRPr="00AD70FD" w:rsidRDefault="00CD5B89" w:rsidP="006071C2">
            <w:pPr>
              <w:keepNext/>
              <w:keepLines/>
              <w:tabs>
                <w:tab w:val="right" w:pos="10710"/>
              </w:tabs>
              <w:spacing w:before="100" w:after="52"/>
            </w:pPr>
            <w:r>
              <w:t>Phasiinae phylogenetics</w:t>
            </w:r>
          </w:p>
        </w:tc>
        <w:tc>
          <w:tcPr>
            <w:tcW w:w="1134" w:type="pct"/>
          </w:tcPr>
          <w:p w14:paraId="6CFEB0D1" w14:textId="77777777" w:rsidR="003F165D" w:rsidRDefault="003F165D" w:rsidP="00485D9D"/>
        </w:tc>
      </w:tr>
      <w:tr w:rsidR="00AD70FD" w14:paraId="77B4926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752" w:type="pct"/>
          </w:tcPr>
          <w:p w14:paraId="20095F15" w14:textId="77777777" w:rsidR="00AD70FD" w:rsidRPr="00AD70FD" w:rsidRDefault="00AD70FD" w:rsidP="006071C2">
            <w:pPr>
              <w:keepNext/>
              <w:keepLines/>
              <w:tabs>
                <w:tab w:val="right" w:pos="10710"/>
              </w:tabs>
              <w:spacing w:before="100" w:after="52"/>
            </w:pPr>
            <w:r>
              <w:t>EEB</w:t>
            </w:r>
          </w:p>
        </w:tc>
        <w:tc>
          <w:tcPr>
            <w:tcW w:w="517" w:type="pct"/>
          </w:tcPr>
          <w:p w14:paraId="2291749C" w14:textId="77777777" w:rsidR="00AD70FD" w:rsidRPr="00AD70FD" w:rsidRDefault="00AD70FD" w:rsidP="006071C2">
            <w:pPr>
              <w:keepNext/>
              <w:keepLines/>
              <w:tabs>
                <w:tab w:val="right" w:pos="10710"/>
              </w:tabs>
              <w:spacing w:before="100" w:after="52"/>
            </w:pPr>
            <w:r w:rsidRPr="00AD70FD">
              <w:t>PhD</w:t>
            </w:r>
          </w:p>
        </w:tc>
        <w:tc>
          <w:tcPr>
            <w:tcW w:w="1742" w:type="pct"/>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660C0F51" w14:textId="25E05CAF" w:rsidR="00AD70FD" w:rsidRDefault="00666B67" w:rsidP="00485D9D">
            <w:r>
              <w:t>May 2014</w:t>
            </w:r>
          </w:p>
        </w:tc>
      </w:tr>
      <w:tr w:rsidR="00AD70FD" w14:paraId="4535340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5627767" w14:textId="77777777" w:rsidR="00AD70FD" w:rsidRPr="00AD70FD" w:rsidRDefault="00AD70FD" w:rsidP="006071C2">
            <w:pPr>
              <w:keepNext/>
              <w:keepLines/>
              <w:tabs>
                <w:tab w:val="right" w:pos="10710"/>
              </w:tabs>
              <w:spacing w:before="100" w:after="52"/>
            </w:pPr>
            <w:bookmarkStart w:id="15" w:name="_Hlk214870951"/>
            <w:r w:rsidRPr="00AD70FD">
              <w:t>Ivan Juric</w:t>
            </w:r>
          </w:p>
        </w:tc>
        <w:tc>
          <w:tcPr>
            <w:tcW w:w="752" w:type="pct"/>
          </w:tcPr>
          <w:p w14:paraId="0D8B848F" w14:textId="77777777" w:rsidR="00AD70FD" w:rsidRPr="00AD70FD" w:rsidRDefault="00AD70FD" w:rsidP="006071C2">
            <w:pPr>
              <w:keepNext/>
              <w:keepLines/>
              <w:tabs>
                <w:tab w:val="right" w:pos="10710"/>
              </w:tabs>
              <w:spacing w:before="100" w:after="52"/>
            </w:pPr>
            <w:r>
              <w:t>EEB</w:t>
            </w:r>
          </w:p>
        </w:tc>
        <w:tc>
          <w:tcPr>
            <w:tcW w:w="517" w:type="pct"/>
          </w:tcPr>
          <w:p w14:paraId="3C692922" w14:textId="77777777" w:rsidR="00AD70FD" w:rsidRPr="00AD70FD" w:rsidRDefault="00AD70FD" w:rsidP="006071C2">
            <w:pPr>
              <w:keepNext/>
              <w:keepLines/>
              <w:tabs>
                <w:tab w:val="right" w:pos="10710"/>
              </w:tabs>
              <w:spacing w:before="100" w:after="52"/>
            </w:pPr>
            <w:r w:rsidRPr="00AD70FD">
              <w:t>PhD</w:t>
            </w:r>
          </w:p>
        </w:tc>
        <w:tc>
          <w:tcPr>
            <w:tcW w:w="1742" w:type="pct"/>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tcPr>
          <w:p w14:paraId="40D1A1B3" w14:textId="2B507261" w:rsidR="00AD70FD" w:rsidRPr="001E247F" w:rsidRDefault="00666B67" w:rsidP="00485D9D">
            <w:r>
              <w:t>Dec 2013</w:t>
            </w:r>
          </w:p>
        </w:tc>
      </w:tr>
      <w:bookmarkEnd w:id="15"/>
      <w:tr w:rsidR="00AD70FD" w14:paraId="2B6493E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752" w:type="pct"/>
          </w:tcPr>
          <w:p w14:paraId="14859350" w14:textId="77777777" w:rsidR="00AD70FD" w:rsidRPr="00AD70FD" w:rsidRDefault="00AD70FD" w:rsidP="006071C2">
            <w:pPr>
              <w:keepNext/>
              <w:keepLines/>
              <w:tabs>
                <w:tab w:val="right" w:pos="10710"/>
              </w:tabs>
              <w:spacing w:before="100" w:after="52"/>
            </w:pPr>
            <w:r>
              <w:t>Vanderbilt</w:t>
            </w:r>
          </w:p>
        </w:tc>
        <w:tc>
          <w:tcPr>
            <w:tcW w:w="517" w:type="pct"/>
          </w:tcPr>
          <w:p w14:paraId="63711883" w14:textId="77777777" w:rsidR="00AD70FD" w:rsidRPr="00AD70FD" w:rsidRDefault="00AD70FD" w:rsidP="006071C2">
            <w:pPr>
              <w:keepNext/>
              <w:keepLines/>
              <w:tabs>
                <w:tab w:val="right" w:pos="10710"/>
              </w:tabs>
              <w:spacing w:before="100" w:after="52"/>
            </w:pPr>
            <w:r w:rsidRPr="00AD70FD">
              <w:t>PhD</w:t>
            </w:r>
          </w:p>
        </w:tc>
        <w:tc>
          <w:tcPr>
            <w:tcW w:w="1742" w:type="pct"/>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tcPr>
          <w:p w14:paraId="438A4ACE" w14:textId="4840ADAF" w:rsidR="00AD70FD" w:rsidRPr="00AD65B7" w:rsidRDefault="00666B67" w:rsidP="00485D9D">
            <w:r>
              <w:t>June 2014</w:t>
            </w:r>
          </w:p>
        </w:tc>
      </w:tr>
      <w:tr w:rsidR="00AD70FD" w14:paraId="18E8253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752" w:type="pct"/>
          </w:tcPr>
          <w:p w14:paraId="31557D8C" w14:textId="77777777" w:rsidR="00AD70FD" w:rsidRPr="00AD70FD" w:rsidRDefault="00AD70FD" w:rsidP="006071C2">
            <w:pPr>
              <w:keepNext/>
              <w:keepLines/>
              <w:tabs>
                <w:tab w:val="right" w:pos="10710"/>
              </w:tabs>
              <w:spacing w:before="100" w:after="52"/>
            </w:pPr>
            <w:r>
              <w:t>Geology</w:t>
            </w:r>
          </w:p>
        </w:tc>
        <w:tc>
          <w:tcPr>
            <w:tcW w:w="517" w:type="pct"/>
          </w:tcPr>
          <w:p w14:paraId="37BE36BB" w14:textId="77777777" w:rsidR="00AD70FD" w:rsidRPr="00AD70FD" w:rsidRDefault="00AD70FD" w:rsidP="006071C2">
            <w:pPr>
              <w:keepNext/>
              <w:keepLines/>
              <w:tabs>
                <w:tab w:val="right" w:pos="10710"/>
              </w:tabs>
              <w:spacing w:before="100" w:after="52"/>
            </w:pPr>
            <w:r w:rsidRPr="00AD70FD">
              <w:t>PhD</w:t>
            </w:r>
          </w:p>
        </w:tc>
        <w:tc>
          <w:tcPr>
            <w:tcW w:w="1742" w:type="pct"/>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tcPr>
          <w:p w14:paraId="05B8AD97" w14:textId="7453E01F" w:rsidR="00AD70FD" w:rsidRPr="00AD65B7" w:rsidRDefault="00666B67" w:rsidP="00485D9D">
            <w:r>
              <w:t>May 2014</w:t>
            </w:r>
          </w:p>
        </w:tc>
      </w:tr>
      <w:tr w:rsidR="00AD70FD" w14:paraId="1BBC74D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752" w:type="pct"/>
          </w:tcPr>
          <w:p w14:paraId="434E396C" w14:textId="77777777" w:rsidR="00AD70FD" w:rsidRPr="00AD70FD" w:rsidRDefault="00AD70FD" w:rsidP="006071C2">
            <w:pPr>
              <w:keepNext/>
              <w:keepLines/>
              <w:tabs>
                <w:tab w:val="right" w:pos="10710"/>
              </w:tabs>
              <w:spacing w:before="100" w:after="52"/>
            </w:pPr>
            <w:r>
              <w:t>EEB</w:t>
            </w:r>
          </w:p>
        </w:tc>
        <w:tc>
          <w:tcPr>
            <w:tcW w:w="517" w:type="pct"/>
          </w:tcPr>
          <w:p w14:paraId="2AFDB05D" w14:textId="77777777" w:rsidR="00AD70FD" w:rsidRPr="00AD70FD" w:rsidRDefault="00AD70FD" w:rsidP="006071C2">
            <w:pPr>
              <w:keepNext/>
              <w:keepLines/>
              <w:tabs>
                <w:tab w:val="right" w:pos="10710"/>
              </w:tabs>
              <w:spacing w:before="100" w:after="52"/>
            </w:pPr>
            <w:r w:rsidRPr="00AD70FD">
              <w:t>PhD</w:t>
            </w:r>
          </w:p>
        </w:tc>
        <w:tc>
          <w:tcPr>
            <w:tcW w:w="1742" w:type="pct"/>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tcPr>
          <w:p w14:paraId="473A1ECD" w14:textId="77777777" w:rsidR="00AD70FD" w:rsidRPr="00AD65B7" w:rsidRDefault="00AD70FD" w:rsidP="00485D9D"/>
        </w:tc>
      </w:tr>
      <w:tr w:rsidR="00AD70FD" w14:paraId="26D420D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752" w:type="pct"/>
          </w:tcPr>
          <w:p w14:paraId="44AB0CB7" w14:textId="77777777" w:rsidR="00AD70FD" w:rsidRPr="00AD70FD" w:rsidRDefault="00AD70FD" w:rsidP="006071C2">
            <w:pPr>
              <w:keepNext/>
              <w:keepLines/>
              <w:tabs>
                <w:tab w:val="right" w:pos="10710"/>
              </w:tabs>
              <w:spacing w:before="100" w:after="52"/>
            </w:pPr>
            <w:r>
              <w:t>EEB</w:t>
            </w:r>
          </w:p>
        </w:tc>
        <w:tc>
          <w:tcPr>
            <w:tcW w:w="517" w:type="pct"/>
          </w:tcPr>
          <w:p w14:paraId="7113ABD5" w14:textId="77777777" w:rsidR="00AD70FD" w:rsidRPr="00AD70FD" w:rsidRDefault="00AD70FD" w:rsidP="006071C2">
            <w:pPr>
              <w:keepNext/>
              <w:keepLines/>
              <w:tabs>
                <w:tab w:val="right" w:pos="10710"/>
              </w:tabs>
              <w:spacing w:before="100" w:after="52"/>
            </w:pPr>
            <w:r w:rsidRPr="00AD70FD">
              <w:t>PhD</w:t>
            </w:r>
          </w:p>
        </w:tc>
        <w:tc>
          <w:tcPr>
            <w:tcW w:w="1742" w:type="pct"/>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07321173" w14:textId="77777777" w:rsidR="00AD70FD" w:rsidRPr="00AD65B7" w:rsidRDefault="00AD70FD" w:rsidP="00485D9D"/>
        </w:tc>
      </w:tr>
      <w:tr w:rsidR="00AD70FD" w14:paraId="1B356418"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32FC1366" w14:textId="77777777" w:rsidR="00AD70FD" w:rsidRPr="00AD70FD" w:rsidRDefault="00AD70FD" w:rsidP="006071C2">
            <w:pPr>
              <w:keepNext/>
              <w:keepLines/>
              <w:tabs>
                <w:tab w:val="right" w:pos="10710"/>
              </w:tabs>
              <w:spacing w:before="100" w:after="52"/>
            </w:pPr>
            <w:r w:rsidRPr="00AD70FD">
              <w:t>Will Howell</w:t>
            </w:r>
          </w:p>
        </w:tc>
        <w:tc>
          <w:tcPr>
            <w:tcW w:w="752" w:type="pct"/>
          </w:tcPr>
          <w:p w14:paraId="0B80F43E" w14:textId="77777777" w:rsidR="00AD70FD" w:rsidRPr="00AD70FD" w:rsidRDefault="00AD70FD" w:rsidP="006071C2">
            <w:pPr>
              <w:keepNext/>
              <w:keepLines/>
              <w:tabs>
                <w:tab w:val="right" w:pos="10710"/>
              </w:tabs>
              <w:spacing w:before="100" w:after="52"/>
            </w:pPr>
            <w:r>
              <w:t>EEB</w:t>
            </w:r>
          </w:p>
        </w:tc>
        <w:tc>
          <w:tcPr>
            <w:tcW w:w="517" w:type="pct"/>
          </w:tcPr>
          <w:p w14:paraId="6D26AD3C" w14:textId="77777777" w:rsidR="00AD70FD" w:rsidRPr="00AD70FD" w:rsidRDefault="00AD70FD" w:rsidP="006071C2">
            <w:pPr>
              <w:keepNext/>
              <w:keepLines/>
              <w:tabs>
                <w:tab w:val="right" w:pos="10710"/>
              </w:tabs>
              <w:spacing w:before="100" w:after="52"/>
            </w:pPr>
            <w:r w:rsidRPr="00AD70FD">
              <w:t>PhD</w:t>
            </w:r>
          </w:p>
        </w:tc>
        <w:tc>
          <w:tcPr>
            <w:tcW w:w="1742" w:type="pct"/>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tcPr>
          <w:p w14:paraId="0A05CA7A" w14:textId="77777777" w:rsidR="00AD70FD" w:rsidRPr="00AD65B7" w:rsidRDefault="00AD70FD" w:rsidP="00485D9D"/>
        </w:tc>
      </w:tr>
      <w:tr w:rsidR="00AD70FD" w14:paraId="5E09FE24"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A4DA1EA" w14:textId="77777777" w:rsidR="00AD70FD" w:rsidRPr="00AD70FD" w:rsidRDefault="00AD70FD" w:rsidP="006071C2">
            <w:pPr>
              <w:keepNext/>
              <w:keepLines/>
              <w:tabs>
                <w:tab w:val="right" w:pos="10710"/>
              </w:tabs>
              <w:spacing w:before="100" w:after="52"/>
            </w:pPr>
            <w:r w:rsidRPr="00AD70FD">
              <w:t>Max Rupp</w:t>
            </w:r>
          </w:p>
        </w:tc>
        <w:tc>
          <w:tcPr>
            <w:tcW w:w="752" w:type="pct"/>
          </w:tcPr>
          <w:p w14:paraId="3F498CDD" w14:textId="77777777" w:rsidR="00AD70FD" w:rsidRPr="00AD70FD" w:rsidRDefault="00AD70FD" w:rsidP="006071C2">
            <w:pPr>
              <w:keepNext/>
              <w:keepLines/>
              <w:tabs>
                <w:tab w:val="right" w:pos="10710"/>
              </w:tabs>
              <w:spacing w:before="100" w:after="52"/>
            </w:pPr>
            <w:r>
              <w:t>EEB</w:t>
            </w:r>
          </w:p>
        </w:tc>
        <w:tc>
          <w:tcPr>
            <w:tcW w:w="517" w:type="pct"/>
          </w:tcPr>
          <w:p w14:paraId="03ADC19F" w14:textId="77777777" w:rsidR="00AD70FD" w:rsidRPr="00AD70FD" w:rsidRDefault="00AD70FD" w:rsidP="006071C2">
            <w:pPr>
              <w:keepNext/>
              <w:keepLines/>
              <w:tabs>
                <w:tab w:val="right" w:pos="10710"/>
              </w:tabs>
              <w:spacing w:before="100" w:after="52"/>
            </w:pPr>
            <w:r w:rsidRPr="00AD70FD">
              <w:t>Masters</w:t>
            </w:r>
          </w:p>
        </w:tc>
        <w:tc>
          <w:tcPr>
            <w:tcW w:w="1742" w:type="pct"/>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tcPr>
          <w:p w14:paraId="0CDB8F02" w14:textId="77777777" w:rsidR="00AD70FD" w:rsidRPr="00AD65B7" w:rsidRDefault="00AD70FD" w:rsidP="00485D9D"/>
        </w:tc>
      </w:tr>
      <w:tr w:rsidR="00AD70FD" w14:paraId="6C3F9ED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752" w:type="pct"/>
          </w:tcPr>
          <w:p w14:paraId="602648BD" w14:textId="77777777" w:rsidR="00AD70FD" w:rsidRPr="00AD70FD" w:rsidRDefault="00AD70FD" w:rsidP="006071C2">
            <w:pPr>
              <w:keepNext/>
              <w:keepLines/>
              <w:tabs>
                <w:tab w:val="right" w:pos="10710"/>
              </w:tabs>
              <w:spacing w:before="100" w:after="52"/>
            </w:pPr>
            <w:r>
              <w:t>Geology</w:t>
            </w:r>
          </w:p>
        </w:tc>
        <w:tc>
          <w:tcPr>
            <w:tcW w:w="517" w:type="pct"/>
          </w:tcPr>
          <w:p w14:paraId="37C15938" w14:textId="77777777" w:rsidR="00AD70FD" w:rsidRPr="00AD70FD" w:rsidRDefault="00AD70FD" w:rsidP="006071C2">
            <w:pPr>
              <w:keepNext/>
              <w:keepLines/>
              <w:tabs>
                <w:tab w:val="right" w:pos="10710"/>
              </w:tabs>
              <w:spacing w:before="100" w:after="52"/>
            </w:pPr>
            <w:r w:rsidRPr="00AD70FD">
              <w:t>PhD</w:t>
            </w:r>
          </w:p>
        </w:tc>
        <w:tc>
          <w:tcPr>
            <w:tcW w:w="1742" w:type="pct"/>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tcPr>
          <w:p w14:paraId="06D6747D" w14:textId="77777777" w:rsidR="00AD70FD" w:rsidRPr="00AD65B7" w:rsidRDefault="00AD70FD" w:rsidP="00485D9D"/>
        </w:tc>
      </w:tr>
      <w:tr w:rsidR="00AD70FD" w14:paraId="138997D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752" w:type="pct"/>
          </w:tcPr>
          <w:p w14:paraId="358FA6C3" w14:textId="77777777" w:rsidR="00AD70FD" w:rsidRPr="00AD70FD" w:rsidRDefault="00AD70FD" w:rsidP="006071C2">
            <w:pPr>
              <w:keepNext/>
              <w:keepLines/>
              <w:tabs>
                <w:tab w:val="right" w:pos="10710"/>
              </w:tabs>
              <w:spacing w:before="100" w:after="52"/>
            </w:pPr>
            <w:r>
              <w:t>GST</w:t>
            </w:r>
          </w:p>
        </w:tc>
        <w:tc>
          <w:tcPr>
            <w:tcW w:w="517" w:type="pct"/>
          </w:tcPr>
          <w:p w14:paraId="62FD5237" w14:textId="77777777" w:rsidR="00AD70FD" w:rsidRPr="00AD70FD" w:rsidRDefault="00AD70FD" w:rsidP="006071C2">
            <w:pPr>
              <w:keepNext/>
              <w:keepLines/>
              <w:tabs>
                <w:tab w:val="right" w:pos="10710"/>
              </w:tabs>
              <w:spacing w:before="100" w:after="52"/>
            </w:pPr>
            <w:r w:rsidRPr="00AD70FD">
              <w:t>PhD</w:t>
            </w:r>
          </w:p>
        </w:tc>
        <w:tc>
          <w:tcPr>
            <w:tcW w:w="1742" w:type="pct"/>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tcPr>
          <w:p w14:paraId="03E21699" w14:textId="77777777" w:rsidR="00AD70FD" w:rsidRPr="00AD65B7" w:rsidRDefault="00AD70FD" w:rsidP="00485D9D"/>
        </w:tc>
      </w:tr>
      <w:tr w:rsidR="00AD70FD" w14:paraId="5482B1E2"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093E08A" w14:textId="77777777" w:rsidR="00AD70FD" w:rsidRPr="00AD70FD" w:rsidRDefault="00AD70FD" w:rsidP="006071C2">
            <w:pPr>
              <w:keepNext/>
              <w:keepLines/>
              <w:tabs>
                <w:tab w:val="right" w:pos="10710"/>
              </w:tabs>
              <w:spacing w:before="100" w:after="52"/>
            </w:pPr>
            <w:r>
              <w:t>Jordan Utley</w:t>
            </w:r>
          </w:p>
        </w:tc>
        <w:tc>
          <w:tcPr>
            <w:tcW w:w="752" w:type="pct"/>
          </w:tcPr>
          <w:p w14:paraId="6419CD25" w14:textId="77777777" w:rsidR="00AD70FD" w:rsidRDefault="00AD70FD" w:rsidP="006071C2">
            <w:pPr>
              <w:keepNext/>
              <w:keepLines/>
              <w:tabs>
                <w:tab w:val="right" w:pos="10710"/>
              </w:tabs>
              <w:spacing w:before="100" w:after="52"/>
            </w:pPr>
            <w:r>
              <w:t>GST</w:t>
            </w:r>
          </w:p>
        </w:tc>
        <w:tc>
          <w:tcPr>
            <w:tcW w:w="517" w:type="pct"/>
          </w:tcPr>
          <w:p w14:paraId="4CDFFB6D" w14:textId="444669A7" w:rsidR="00AD70FD" w:rsidRPr="00AD70FD" w:rsidRDefault="00742942" w:rsidP="006071C2">
            <w:pPr>
              <w:keepNext/>
              <w:keepLines/>
              <w:tabs>
                <w:tab w:val="right" w:pos="10710"/>
              </w:tabs>
              <w:spacing w:before="100" w:after="52"/>
            </w:pPr>
            <w:r>
              <w:t>Masters</w:t>
            </w:r>
          </w:p>
        </w:tc>
        <w:tc>
          <w:tcPr>
            <w:tcW w:w="1742" w:type="pct"/>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tcPr>
          <w:p w14:paraId="496C22DF" w14:textId="7E6AEF94" w:rsidR="00AD70FD" w:rsidRPr="00AD65B7" w:rsidRDefault="008D11D6" w:rsidP="00485D9D">
            <w:r>
              <w:t>May 2014</w:t>
            </w:r>
          </w:p>
        </w:tc>
      </w:tr>
      <w:tr w:rsidR="004C6930" w14:paraId="2E9ECDB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9312C46" w14:textId="1D4619BB" w:rsidR="004C6930" w:rsidRDefault="004C6930" w:rsidP="006071C2">
            <w:pPr>
              <w:keepNext/>
              <w:keepLines/>
              <w:tabs>
                <w:tab w:val="right" w:pos="10710"/>
              </w:tabs>
              <w:spacing w:before="100" w:after="52"/>
            </w:pPr>
            <w:r>
              <w:t>Marisol Sanchez</w:t>
            </w:r>
          </w:p>
        </w:tc>
        <w:tc>
          <w:tcPr>
            <w:tcW w:w="752" w:type="pct"/>
          </w:tcPr>
          <w:p w14:paraId="1E7C737E" w14:textId="2555DC46" w:rsidR="004C6930" w:rsidRDefault="004C6930" w:rsidP="006071C2">
            <w:pPr>
              <w:keepNext/>
              <w:keepLines/>
              <w:tabs>
                <w:tab w:val="right" w:pos="10710"/>
              </w:tabs>
              <w:spacing w:before="100" w:after="52"/>
            </w:pPr>
            <w:r>
              <w:t>EEB</w:t>
            </w:r>
          </w:p>
        </w:tc>
        <w:tc>
          <w:tcPr>
            <w:tcW w:w="517" w:type="pct"/>
          </w:tcPr>
          <w:p w14:paraId="27675821" w14:textId="69F02BE4" w:rsidR="004C6930" w:rsidRDefault="004C6930" w:rsidP="006071C2">
            <w:pPr>
              <w:keepNext/>
              <w:keepLines/>
              <w:tabs>
                <w:tab w:val="right" w:pos="10710"/>
              </w:tabs>
              <w:spacing w:before="100" w:after="52"/>
            </w:pPr>
            <w:r>
              <w:t>PhD</w:t>
            </w:r>
          </w:p>
        </w:tc>
        <w:tc>
          <w:tcPr>
            <w:tcW w:w="1742" w:type="pct"/>
          </w:tcPr>
          <w:p w14:paraId="42ACBC09" w14:textId="326605EE" w:rsidR="004C6930" w:rsidRDefault="00CD5B89" w:rsidP="00CD5B89">
            <w:pPr>
              <w:keepNext/>
              <w:keepLines/>
              <w:tabs>
                <w:tab w:val="right" w:pos="10710"/>
              </w:tabs>
              <w:spacing w:before="100" w:after="52"/>
            </w:pPr>
            <w:r>
              <w:t>Fungal systematics</w:t>
            </w:r>
          </w:p>
        </w:tc>
        <w:tc>
          <w:tcPr>
            <w:tcW w:w="1134" w:type="pct"/>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E7776E">
      <w:pPr>
        <w:pStyle w:val="Heading2"/>
      </w:pPr>
      <w:r>
        <w:br w:type="page"/>
      </w:r>
      <w:bookmarkStart w:id="16" w:name="_Toc276600099"/>
      <w:r w:rsidR="00E27FAA">
        <w:lastRenderedPageBreak/>
        <w:t>Postdoctoral Mentees</w:t>
      </w:r>
      <w:bookmarkEnd w:id="16"/>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r>
              <w:t>iPlant</w:t>
            </w:r>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1"/>
          <w:footerReference w:type="default" r:id="rId12"/>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7" w:name="_Toc276600100"/>
      <w:r w:rsidR="00673733">
        <w:t>Research, Scholarship, Creative Activity</w:t>
      </w:r>
      <w:bookmarkEnd w:id="17"/>
    </w:p>
    <w:p w14:paraId="665E0EE7" w14:textId="77777777" w:rsidR="00AD65B7" w:rsidRDefault="00AD65B7" w:rsidP="00FD60C7">
      <w:pPr>
        <w:spacing w:line="360" w:lineRule="auto"/>
        <w:ind w:left="720" w:hanging="720"/>
        <w:rPr>
          <w:b/>
          <w:bCs/>
        </w:rPr>
      </w:pPr>
    </w:p>
    <w:p w14:paraId="06F0E818" w14:textId="77777777" w:rsidR="005F58CE" w:rsidRDefault="005F58CE" w:rsidP="00E7776E">
      <w:pPr>
        <w:pStyle w:val="Heading2"/>
      </w:pPr>
      <w:r>
        <w:br w:type="page"/>
      </w:r>
    </w:p>
    <w:p w14:paraId="3CC0A602" w14:textId="0DAED368" w:rsidR="00AD65B7" w:rsidRPr="0024248F" w:rsidRDefault="0056102B" w:rsidP="00E7776E">
      <w:pPr>
        <w:pStyle w:val="Heading2"/>
      </w:pPr>
      <w:bookmarkStart w:id="18" w:name="_Toc276600101"/>
      <w:r>
        <w:lastRenderedPageBreak/>
        <w:t>Candidate’s Statement</w:t>
      </w:r>
      <w:bookmarkEnd w:id="18"/>
    </w:p>
    <w:p w14:paraId="45AD5E50" w14:textId="068A711B" w:rsidR="00CE77EF" w:rsidRDefault="00986DAD" w:rsidP="000964DF">
      <w:pPr>
        <w:rPr>
          <w:bCs/>
        </w:rPr>
      </w:pPr>
      <w:r>
        <w:rPr>
          <w:bCs/>
        </w:rPr>
        <w:t>My research addresses key questions in macroevolution to understand the processes leading to present diversity</w:t>
      </w:r>
      <w:r w:rsidR="00606165">
        <w:rPr>
          <w:bCs/>
        </w:rPr>
        <w:t xml:space="preserve"> and disparity</w:t>
      </w:r>
      <w:r>
        <w:rPr>
          <w:bCs/>
        </w:rPr>
        <w:t xml:space="preserve">.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0964DF">
      <w:pPr>
        <w:rPr>
          <w:bCs/>
        </w:rPr>
      </w:pPr>
    </w:p>
    <w:p w14:paraId="77924631" w14:textId="088F75A7" w:rsidR="002527F2" w:rsidRPr="004B2B33" w:rsidRDefault="00664C56" w:rsidP="000964DF">
      <w:pPr>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CoPIs, was recently funded. I have continued to develop the method, which was presented at a different Evolution symposium in 2013. I was also PI on a preproposal and proposal based on this work which resulted in a </w:t>
      </w:r>
      <w:r w:rsidR="007C1B26">
        <w:rPr>
          <w:bCs/>
        </w:rPr>
        <w:t>grant of</w:t>
      </w:r>
      <w:r w:rsidR="00366B0C">
        <w:rPr>
          <w:bCs/>
        </w:rPr>
        <w:t xml:space="preserve">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submitting to </w:t>
      </w:r>
      <w:r w:rsidR="004B2B33">
        <w:rPr>
          <w:bCs/>
          <w:i/>
        </w:rPr>
        <w:t>PNAS</w:t>
      </w:r>
      <w:r w:rsidR="004B2B33">
        <w:rPr>
          <w:bCs/>
        </w:rPr>
        <w:t>.</w:t>
      </w:r>
    </w:p>
    <w:p w14:paraId="68F5B9C7" w14:textId="77777777" w:rsidR="002F435C" w:rsidRDefault="002F435C" w:rsidP="000964DF">
      <w:pPr>
        <w:rPr>
          <w:bCs/>
        </w:rPr>
      </w:pPr>
    </w:p>
    <w:p w14:paraId="35E4F06B" w14:textId="1B0D1014" w:rsidR="002F435C" w:rsidRDefault="002F435C" w:rsidP="000964DF">
      <w:pPr>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which use explicit parameters about optimal amino acids, strength of selection, and amino acid similarities to create transition 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0964DF">
      <w:pPr>
        <w:rPr>
          <w:bCs/>
        </w:rPr>
      </w:pPr>
    </w:p>
    <w:p w14:paraId="0EDCF390" w14:textId="1906532A" w:rsidR="00B651E3" w:rsidRDefault="00B651E3" w:rsidP="000964DF">
      <w:pPr>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0964DF">
      <w:pPr>
        <w:rPr>
          <w:bCs/>
        </w:rPr>
      </w:pPr>
    </w:p>
    <w:p w14:paraId="2701B66D" w14:textId="0E8F6F5D" w:rsidR="00A3117C" w:rsidRDefault="00A3117C" w:rsidP="000964DF">
      <w:pPr>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0964DF">
      <w:pPr>
        <w:rPr>
          <w:bCs/>
        </w:rPr>
      </w:pPr>
    </w:p>
    <w:p w14:paraId="72BEA907" w14:textId="123C5947" w:rsidR="000D1804" w:rsidRPr="00A610DF" w:rsidRDefault="00537E13" w:rsidP="000964DF">
      <w:pPr>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w:t>
      </w:r>
      <w:r w:rsidR="007C1B26">
        <w:rPr>
          <w:bCs/>
        </w:rPr>
        <w:t>evaluated</w:t>
      </w:r>
      <w:r w:rsidR="00A610DF">
        <w:rPr>
          <w:bCs/>
        </w:rPr>
        <w:t xml:space="preserve"> (</w:t>
      </w:r>
      <w:r w:rsidR="007C1B26">
        <w:rPr>
          <w:bCs/>
        </w:rPr>
        <w:t xml:space="preserve">November 2014), I expect to have a </w:t>
      </w:r>
      <w:r w:rsidR="00A610DF">
        <w:rPr>
          <w:bCs/>
        </w:rPr>
        <w:t>manuscript about settlement bias of plants on Hawaii and a manuscript about a new ge</w:t>
      </w:r>
      <w:r w:rsidR="007C1B26">
        <w:rPr>
          <w:bCs/>
        </w:rPr>
        <w:t>neral diversification model also submitted</w:t>
      </w:r>
      <w:r w:rsidR="00A610DF">
        <w:rPr>
          <w:bCs/>
        </w:rPr>
        <w:t>. A paper questioning the widespread belief that extinction cannot be estimated from neontologi</w:t>
      </w:r>
      <w:r w:rsidR="007C1B26">
        <w:rPr>
          <w:bCs/>
        </w:rPr>
        <w:t xml:space="preserve">cal phylogenies is currently being revised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0AC338C7" w14:textId="0FDC114D" w:rsidR="00865BB2" w:rsidRPr="00865BB2" w:rsidRDefault="00865BB2" w:rsidP="00865BB2">
      <w:pPr>
        <w:rPr>
          <w:bCs/>
        </w:rPr>
      </w:pPr>
      <w:r>
        <w:rPr>
          <w:bCs/>
        </w:rPr>
        <w:t xml:space="preserve">I have also participated in five different NESCent or NIMBioS working groups while a faculty member here, ranging in topics from evolution of play in animals to gene tree species tree incongruence. </w:t>
      </w:r>
      <w:r w:rsidR="009B23B8">
        <w:rPr>
          <w:bCs/>
        </w:rPr>
        <w:t>Some of these have resulted in papers, manuscripts in prep, or grant proposals; others are still in progress.</w:t>
      </w: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4B619138" w:rsidR="00504F02" w:rsidRDefault="00CD0FFA" w:rsidP="00E7776E">
      <w:pPr>
        <w:pStyle w:val="Heading2"/>
      </w:pPr>
      <w:bookmarkStart w:id="19" w:name="_Toc276600102"/>
      <w:r>
        <w:t xml:space="preserve">C2. </w:t>
      </w:r>
      <w:r w:rsidR="00F15F2E">
        <w:t>Research And Scholary Publications</w:t>
      </w:r>
      <w:bookmarkEnd w:id="19"/>
    </w:p>
    <w:p w14:paraId="67DBFA2A" w14:textId="77777777" w:rsidR="00F041CF" w:rsidRDefault="00F041CF" w:rsidP="00F041CF"/>
    <w:p w14:paraId="7D18FED0" w14:textId="26B1E85B" w:rsidR="00F041CF" w:rsidRPr="00F041CF" w:rsidRDefault="009D0890" w:rsidP="00F041CF">
      <w:r>
        <w:t>I</w:t>
      </w:r>
      <w:r w:rsidR="00F041CF">
        <w:t xml:space="preserve">n the articles listed below, I am only an author if I contributed substantially to a paper. I have advised several grad students and postdocs on work that led to a publication, but even if they are in my lab group, I am not automatically an author. </w:t>
      </w:r>
      <w:r>
        <w:t>Standards for this vary dramatically in the field</w:t>
      </w:r>
      <w:r w:rsidR="00270C44">
        <w:t>; in some groups, the PI is an author on any publication leaving her or his lab</w:t>
      </w:r>
      <w:r w:rsidR="00D60F7F">
        <w:t xml:space="preserve">, while others have a stricter criterion for authorship; I am on the stringent end of the spectrum. </w:t>
      </w:r>
    </w:p>
    <w:p w14:paraId="3C88067C" w14:textId="77777777" w:rsidR="00784076" w:rsidRDefault="00784076" w:rsidP="00784076"/>
    <w:p w14:paraId="2651C83D" w14:textId="77777777" w:rsidR="002E3F31" w:rsidRPr="002E3F31" w:rsidRDefault="002E3F31" w:rsidP="002E3F31">
      <w:pPr>
        <w:jc w:val="center"/>
        <w:rPr>
          <w:b/>
        </w:rPr>
      </w:pPr>
      <w:bookmarkStart w:id="20" w:name="OLE_LINK13"/>
      <w:bookmarkStart w:id="21" w:name="OLE_LINK14"/>
      <w:r w:rsidRPr="002E3F31">
        <w:rPr>
          <w:b/>
        </w:rPr>
        <w:t>C2a. Articles Published in Refereed Journals</w:t>
      </w:r>
    </w:p>
    <w:bookmarkEnd w:id="20"/>
    <w:bookmarkEnd w:id="21"/>
    <w:p w14:paraId="496D8908" w14:textId="77777777" w:rsidR="00784076" w:rsidRPr="00784076" w:rsidRDefault="00784076" w:rsidP="00784076">
      <w:pPr>
        <w:rPr>
          <w:b/>
        </w:rPr>
      </w:pPr>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Abercrombie, J. M., B. C. O'Meara, A. R. Moffatt, and J. H. Williams. 2011. Developmental evolution of flowering plant pollen tube cell walls: callose synthase (CalS) gene expression patterns. EvoDevo 2:14.</w:t>
      </w:r>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lastRenderedPageBreak/>
        <w:t>Banbury, B. L. and B. C. O'Meara. 2014. Reol: R interface to the Encyclopedia of Life. Ecology and Evolution.</w:t>
      </w:r>
    </w:p>
    <w:p w14:paraId="38D3CA69" w14:textId="77777777" w:rsidR="00BE3FCF" w:rsidRDefault="00BE3FCF" w:rsidP="00BE3FCF">
      <w:pPr>
        <w:spacing w:line="360" w:lineRule="auto"/>
        <w:ind w:left="720" w:hanging="720"/>
      </w:pPr>
    </w:p>
    <w:p w14:paraId="6426C452" w14:textId="238CB784" w:rsidR="00BE3FCF" w:rsidRDefault="00BE3FCF" w:rsidP="00146066">
      <w:pPr>
        <w:spacing w:line="360" w:lineRule="auto"/>
        <w:ind w:left="720" w:hanging="720"/>
      </w:pPr>
      <w:r>
        <w:t>Beaulieu, J. M., D.-C. Jhwueng, C. Boettiger, and B. C. O'Meara. 2012. Modeling Stabilizing Selection: Expanding the Ornstein-Uhlenbeck Model of Adaptive Evo</w:t>
      </w:r>
      <w:r w:rsidR="00146066">
        <w:t>lution. Evolution 66:2369-2383.</w:t>
      </w:r>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r>
        <w:t>Collar, D. C., B. C. O'Meara, P. C. Wainwright, and T. J. Near. 2009. Piscivory Limits Diversification of Feeding Morphology in Centrarchid Fishes. Evolution 63:1557-1573.</w:t>
      </w:r>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r>
        <w:t>Collar, D. C., J. A. Schulte, B. C. O'Meara, and J. B. Losos. 2010. Habitat use affects morphological diversification in dragon lizards. Journal of Evolutionary Biology 23:1033-1049.</w:t>
      </w:r>
    </w:p>
    <w:p w14:paraId="33B631A7" w14:textId="77777777" w:rsidR="00146066" w:rsidRDefault="00146066" w:rsidP="00BE3FCF">
      <w:pPr>
        <w:spacing w:line="360" w:lineRule="auto"/>
        <w:ind w:left="720" w:hanging="720"/>
      </w:pPr>
    </w:p>
    <w:p w14:paraId="6F9BA15E" w14:textId="27A06E4B" w:rsidR="00146066" w:rsidRDefault="00146066" w:rsidP="00146066">
      <w:pPr>
        <w:spacing w:line="360" w:lineRule="auto"/>
        <w:ind w:left="720" w:hanging="720"/>
      </w:pPr>
      <w:bookmarkStart w:id="22" w:name="_ENREF_2"/>
      <w:r w:rsidRPr="00146066">
        <w:t>Cornwell, W. K., M. Westoby, D. S. Falster, R. G. FitzJohn, B. C. O'Meara, M. W. Pennell, D. J. McGlinn, J. M. Eastman, A. T. Moles, and P. B. Reich. 2014. Functional distinctiveness of major plant lineages. Journal of Ecology 102:345-356.</w:t>
      </w:r>
      <w:bookmarkEnd w:id="22"/>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r>
        <w:t>Driskell, A. C., C. Ane, J. G. Burleigh, M. M. McMahon, B. C. O'Meara, and M. J. Sanderson. 2004. Prospects for building the tree of life from large sequence databases. Science 306:1172-1174.</w:t>
      </w:r>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Curculionidae : Scolytinae and Platypodinae). Evolution 55:2011-2027.</w:t>
      </w:r>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lastRenderedPageBreak/>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Frontiers in plant science 2:34-34.</w:t>
      </w:r>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r>
        <w:t>Hulsey, D. C., B. P. Keck, H. Alamillo, and B. C. O'Meara. 2013. Mitochondrial genome primers for Lake Malawi cichlids. Molecular ecology resources 13:347-353.</w:t>
      </w:r>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t>Jhwueng, D.-C., S. Huzurbazar, B. C. O’Meara, and L. Liu. 2014. Investigating the performance of AIC in selecting phylogenetic models. Statistical applications in genetics and molecular biology.</w:t>
      </w:r>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O'Meara, B. C. 2007. Estimating Different Rates of Gene Loss on a Tree. Genetics 177:1415-1416.</w:t>
      </w:r>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O'Meara, B. C. 2010. New Heuristic Methods for Joint Species Delimitation and Species Tree Inferenc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O'Meara, B. C. 2012. Evolutionary Inferences from Phylogenies: A Review of Methods. Annual Review of Ecology, Evolution, and Systematics 43.</w:t>
      </w:r>
    </w:p>
    <w:p w14:paraId="7A8CA802" w14:textId="77777777" w:rsidR="00BE3FCF" w:rsidRDefault="00BE3FCF" w:rsidP="00E7776E">
      <w:pPr>
        <w:spacing w:line="360" w:lineRule="auto"/>
      </w:pPr>
    </w:p>
    <w:p w14:paraId="51C4D49F" w14:textId="1071EE47" w:rsidR="00BE3FCF" w:rsidRDefault="00BE3FCF" w:rsidP="00146066">
      <w:pPr>
        <w:spacing w:line="360" w:lineRule="auto"/>
        <w:ind w:left="720" w:hanging="720"/>
      </w:pPr>
      <w:r>
        <w:t>O'Meara, B. C., C. Ane, M. J. Sanderson, and P. C. Wainwright. 2006. Testing for different rates of continuous trait evolution using li</w:t>
      </w:r>
      <w:r w:rsidR="00146066">
        <w:t>kelihood. Evolution 60:922-933.</w:t>
      </w:r>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lastRenderedPageBreak/>
        <w:t>Smith, S. A. and B. C. O'Meara. 2009. Morphogenera, monophyly, and macroevolution. Proceedings of the National Academy of Sciences of the United States of America 106:E97-E98.</w:t>
      </w:r>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Smith, S. A. and B. C. O'Meara. 2012. treePL: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r>
        <w:t>Stack, J. C., L. J. Harmon, and B. O'Meara.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d bicellular) pollen. American Journal of Botany 101:559-571.</w:t>
      </w:r>
    </w:p>
    <w:p w14:paraId="2FDD06BF" w14:textId="77777777" w:rsidR="00BE3FCF" w:rsidRDefault="00BE3FCF" w:rsidP="00BE3FCF">
      <w:pPr>
        <w:spacing w:line="360" w:lineRule="auto"/>
        <w:ind w:left="720" w:hanging="720"/>
      </w:pPr>
    </w:p>
    <w:p w14:paraId="383B9E93" w14:textId="1E9438B9" w:rsidR="00DB351D" w:rsidRPr="00DB351D" w:rsidRDefault="00DB351D" w:rsidP="00DB351D">
      <w:pPr>
        <w:spacing w:line="360" w:lineRule="auto"/>
        <w:ind w:left="720" w:hanging="720"/>
      </w:pPr>
      <w:bookmarkStart w:id="23" w:name="_ENREF_9"/>
      <w:r w:rsidRPr="00DB351D">
        <w:lastRenderedPageBreak/>
        <w:t>Zanne, A. E., D. C. Tank, W. K. Cornwell, J. M. Eastman, S. A. Smith, R. G. F</w:t>
      </w:r>
      <w:r>
        <w:t>itzJohn, D. J. McGlinn, B. C. O</w:t>
      </w:r>
      <w:r w:rsidRPr="00DB351D">
        <w:t>'Meara, A. T. Moles, P. B. Reich, D. L. Royer, D. E. Soltis, P. F. Stevens, M. Westoby, I. J. Wright, L. Aarssen, R. I. Bertin, A. Calaminus, R. Govaerts, F. Hemmings, M. R. Leishman, J. Oleksyn, P. S. Soltis, N. G. Swenson, L. Warman, and J. M. Beaulieu. 2014. Three keys to the radiation of angiosperms into freezing environments. Nature 506:89-92.</w:t>
      </w:r>
      <w:bookmarkEnd w:id="23"/>
    </w:p>
    <w:p w14:paraId="5945B995" w14:textId="77777777" w:rsidR="00BE3FCF" w:rsidRDefault="00BE3FCF" w:rsidP="00121D35">
      <w:pPr>
        <w:spacing w:line="360" w:lineRule="auto"/>
      </w:pPr>
    </w:p>
    <w:p w14:paraId="62ED727A" w14:textId="77777777" w:rsidR="00BE3FCF" w:rsidRDefault="00BE3FCF" w:rsidP="00BE3FCF">
      <w:pPr>
        <w:spacing w:line="360" w:lineRule="auto"/>
        <w:ind w:left="720" w:hanging="720"/>
      </w:pPr>
    </w:p>
    <w:p w14:paraId="2EC33A01" w14:textId="4A3FC921" w:rsidR="00F041CF" w:rsidRPr="00121D35" w:rsidRDefault="00F041CF" w:rsidP="00F041CF">
      <w:pPr>
        <w:jc w:val="center"/>
        <w:rPr>
          <w:b/>
          <w:sz w:val="28"/>
          <w:szCs w:val="28"/>
        </w:rPr>
      </w:pPr>
      <w:r w:rsidRPr="00121D35">
        <w:rPr>
          <w:b/>
          <w:sz w:val="28"/>
          <w:szCs w:val="28"/>
        </w:rPr>
        <w:t>C2b. Contributions to Edited Volumes</w:t>
      </w:r>
    </w:p>
    <w:p w14:paraId="50035D8C" w14:textId="00D26263" w:rsidR="00777761" w:rsidRPr="001B6FCA" w:rsidRDefault="00777761" w:rsidP="00DB4A00">
      <w:pPr>
        <w:spacing w:line="360" w:lineRule="auto"/>
        <w:rPr>
          <w:b/>
          <w:bCs/>
          <w:caps/>
          <w:sz w:val="28"/>
          <w:szCs w:val="28"/>
        </w:rPr>
      </w:pPr>
    </w:p>
    <w:p w14:paraId="3D26EE03" w14:textId="77777777" w:rsidR="00F041CF" w:rsidRDefault="00F041CF" w:rsidP="00F041CF">
      <w:pPr>
        <w:spacing w:line="360" w:lineRule="auto"/>
        <w:ind w:left="720" w:hanging="720"/>
      </w:pPr>
      <w:bookmarkStart w:id="24" w:name="OLE_LINK15"/>
      <w:bookmarkStart w:id="25" w:name="OLE_LINK16"/>
      <w:r>
        <w:t>O'Meara, B. C. and J. M. Beaulieu. 2014. Modelling Stabilizing Selection: The Attraction of Ornstein–Uhlenbeck Models. Pp. 381-393 in L. Z. Garamszegi, ed. Modern Phylogenetic Comparative Methods and Their Application in Evolutionary Biology. Springer-Verlag, Berlin.</w:t>
      </w:r>
    </w:p>
    <w:bookmarkEnd w:id="24"/>
    <w:bookmarkEnd w:id="25"/>
    <w:p w14:paraId="38F4B8DE" w14:textId="77777777" w:rsidR="00F041CF" w:rsidRDefault="00F041CF" w:rsidP="00E7776E">
      <w:pPr>
        <w:pStyle w:val="Heading2"/>
      </w:pPr>
    </w:p>
    <w:p w14:paraId="1F64F1C5" w14:textId="77777777" w:rsidR="00F041CF" w:rsidRDefault="00F041CF" w:rsidP="00F041CF">
      <w:pPr>
        <w:spacing w:line="360" w:lineRule="auto"/>
        <w:ind w:left="720" w:hanging="720"/>
      </w:pPr>
      <w:r>
        <w:t>Beaulieu, J. M. and B. C. O'Meara. 2014. Hidden Markov Models for Studying the Evolution of Binary Morphological Characters. Pp. 395-408 in L. Z. Garamszegi, ed. Modern Phylogenetic Comparative Methods and Their Application in Evolutionary Biology. Springer-Verlag, Berlin.</w:t>
      </w:r>
    </w:p>
    <w:p w14:paraId="6B891C1C" w14:textId="77777777" w:rsidR="00F041CF" w:rsidRDefault="00F041CF" w:rsidP="00F041CF">
      <w:pPr>
        <w:spacing w:line="360" w:lineRule="auto"/>
        <w:ind w:left="720" w:hanging="720"/>
      </w:pPr>
    </w:p>
    <w:p w14:paraId="06085B28" w14:textId="61035A8E" w:rsidR="00F041CF" w:rsidRDefault="00F041CF" w:rsidP="00F041CF">
      <w:pPr>
        <w:spacing w:line="360" w:lineRule="auto"/>
        <w:ind w:left="720" w:hanging="720"/>
      </w:pPr>
      <w:r>
        <w:t xml:space="preserve">O’Meara, B.C. 2012. “Phylogenetic Reconstruction” in Hastings, A. and L. J. Gross. 2012. </w:t>
      </w:r>
      <w:bookmarkStart w:id="26" w:name="OLE_LINK17"/>
      <w:bookmarkStart w:id="27" w:name="OLE_LINK18"/>
      <w:r>
        <w:t>Encyclopedia of theoretical ecology</w:t>
      </w:r>
      <w:bookmarkEnd w:id="26"/>
      <w:bookmarkEnd w:id="27"/>
      <w:r>
        <w:t>. University of California Press</w:t>
      </w:r>
    </w:p>
    <w:p w14:paraId="17CFD028" w14:textId="77777777" w:rsidR="00E7776E" w:rsidRDefault="00E7776E" w:rsidP="00E7776E">
      <w:pPr>
        <w:pStyle w:val="Heading2"/>
      </w:pPr>
    </w:p>
    <w:p w14:paraId="059F3CAC" w14:textId="77777777" w:rsidR="00E7776E" w:rsidRPr="00E7776E" w:rsidRDefault="00E7776E" w:rsidP="00E7776E">
      <w:pPr>
        <w:pStyle w:val="Heading2"/>
      </w:pPr>
      <w:bookmarkStart w:id="28" w:name="OLE_LINK23"/>
      <w:bookmarkStart w:id="29" w:name="OLE_LINK24"/>
      <w:bookmarkStart w:id="30" w:name="_Toc276600103"/>
      <w:r w:rsidRPr="00E7776E">
        <w:t>C2j. Other Publications (Lab Manuals and Non-peer Reviewed Articles)</w:t>
      </w:r>
      <w:bookmarkEnd w:id="30"/>
    </w:p>
    <w:bookmarkEnd w:id="28"/>
    <w:bookmarkEnd w:id="29"/>
    <w:p w14:paraId="01085506" w14:textId="77777777" w:rsidR="00E7776E" w:rsidRDefault="00E7776E" w:rsidP="00E7776E">
      <w:pPr>
        <w:pStyle w:val="Heading2"/>
      </w:pPr>
    </w:p>
    <w:p w14:paraId="37B277F5" w14:textId="4D51C6E6" w:rsidR="00E7776E" w:rsidRDefault="00E7776E" w:rsidP="00E7776E">
      <w:pPr>
        <w:spacing w:line="360" w:lineRule="auto"/>
        <w:ind w:left="720" w:hanging="720"/>
      </w:pPr>
      <w:r>
        <w:t xml:space="preserve">O'Meara, B. C. 2014. CRAN Task View: Phylogenetics. Version 2014-07-17, URL </w:t>
      </w:r>
      <w:hyperlink r:id="rId13" w:history="1">
        <w:r w:rsidR="00D46698" w:rsidRPr="007B6478">
          <w:rPr>
            <w:rStyle w:val="Hyperlink"/>
          </w:rPr>
          <w:t>http://cran.r-project.org/web/views/Phylogenetics.html</w:t>
        </w:r>
      </w:hyperlink>
      <w:r>
        <w:t>.</w:t>
      </w:r>
    </w:p>
    <w:p w14:paraId="1410C4DB" w14:textId="77777777" w:rsidR="00D46698" w:rsidRDefault="00D46698" w:rsidP="00E7776E">
      <w:pPr>
        <w:spacing w:line="360" w:lineRule="auto"/>
        <w:ind w:left="720" w:hanging="720"/>
      </w:pPr>
    </w:p>
    <w:p w14:paraId="5548514D" w14:textId="029B410A" w:rsidR="00D46698" w:rsidRDefault="00D46698" w:rsidP="00D46698">
      <w:pPr>
        <w:spacing w:line="360" w:lineRule="auto"/>
        <w:ind w:left="720" w:hanging="720"/>
        <w:jc w:val="center"/>
        <w:rPr>
          <w:b/>
          <w:sz w:val="28"/>
        </w:rPr>
      </w:pPr>
      <w:r>
        <w:rPr>
          <w:b/>
          <w:sz w:val="28"/>
        </w:rPr>
        <w:t>C6. Participation in seminars and workshops</w:t>
      </w:r>
    </w:p>
    <w:p w14:paraId="44E6AFB9" w14:textId="1F390627" w:rsidR="00A90565" w:rsidRDefault="00A90565" w:rsidP="00311C0C">
      <w:pPr>
        <w:spacing w:line="360" w:lineRule="auto"/>
        <w:ind w:left="720" w:hanging="720"/>
      </w:pPr>
      <w:r>
        <w:t xml:space="preserve">March 2008 – March 2010: </w:t>
      </w:r>
      <w:r w:rsidRPr="00A90565">
        <w:t>Floral assembly: quantifying the composition of a complex adaptive structure</w:t>
      </w:r>
      <w:r>
        <w:t xml:space="preserve">. NESCent Working Group, four separate meetings. </w:t>
      </w:r>
      <w:r w:rsidR="008326D7">
        <w:t>Participant</w:t>
      </w:r>
    </w:p>
    <w:p w14:paraId="2FD7AB58" w14:textId="4430DA3D" w:rsidR="00784F5C" w:rsidRDefault="00784F5C" w:rsidP="00311C0C">
      <w:pPr>
        <w:spacing w:line="360" w:lineRule="auto"/>
        <w:ind w:left="720" w:hanging="720"/>
      </w:pPr>
      <w:r>
        <w:lastRenderedPageBreak/>
        <w:t>Oct. 13-15, 2010</w:t>
      </w:r>
      <w:r w:rsidRPr="00784F5C">
        <w:t xml:space="preserve">: </w:t>
      </w:r>
      <w:r w:rsidRPr="00784F5C">
        <w:rPr>
          <w:iCs/>
        </w:rPr>
        <w:t>High Perform</w:t>
      </w:r>
      <w:r>
        <w:rPr>
          <w:iCs/>
        </w:rPr>
        <w:t>ance Computing for Phylogenetic, NIMBioS Tutorial. Lead organizer.</w:t>
      </w:r>
    </w:p>
    <w:p w14:paraId="5F3ACEEB" w14:textId="009D656C" w:rsidR="00835A20" w:rsidRDefault="00835A20" w:rsidP="00311C0C">
      <w:pPr>
        <w:spacing w:line="360" w:lineRule="auto"/>
        <w:ind w:left="720" w:hanging="720"/>
      </w:pPr>
      <w:bookmarkStart w:id="31" w:name="OLE_LINK31"/>
      <w:bookmarkStart w:id="32" w:name="OLE_LINK32"/>
      <w:r>
        <w:t>Dec. 2-4, 2010: Species Delimitation. NIMBioS Working Group. Participant</w:t>
      </w:r>
    </w:p>
    <w:p w14:paraId="65E35F40" w14:textId="3146E8BA" w:rsidR="00E8070E" w:rsidRDefault="00E8070E" w:rsidP="00311C0C">
      <w:pPr>
        <w:spacing w:line="360" w:lineRule="auto"/>
        <w:ind w:left="720" w:hanging="720"/>
      </w:pPr>
      <w:r>
        <w:t>Dec. 12, 2010: Species Delimitation Course, Gothenberg, Sweden. Invited instructor (attended virtually).</w:t>
      </w:r>
    </w:p>
    <w:p w14:paraId="59D2838B" w14:textId="32365A8E" w:rsidR="002F2FD6" w:rsidRDefault="002F2FD6" w:rsidP="00311C0C">
      <w:pPr>
        <w:spacing w:line="360" w:lineRule="auto"/>
        <w:ind w:left="720" w:hanging="720"/>
      </w:pPr>
      <w:bookmarkStart w:id="33" w:name="OLE_LINK33"/>
      <w:bookmarkStart w:id="34" w:name="OLE_LINK34"/>
      <w:r>
        <w:t>Dec. 16-18, 2010: Gene tree / species tree reconciliation. NIMBioS Working Group. Participant</w:t>
      </w:r>
    </w:p>
    <w:bookmarkEnd w:id="31"/>
    <w:bookmarkEnd w:id="32"/>
    <w:bookmarkEnd w:id="33"/>
    <w:bookmarkEnd w:id="34"/>
    <w:p w14:paraId="35A7E5F6" w14:textId="6E20EFD3" w:rsidR="00311C0C" w:rsidRDefault="00311C0C" w:rsidP="00311C0C">
      <w:pPr>
        <w:spacing w:line="360" w:lineRule="auto"/>
        <w:ind w:left="720" w:hanging="720"/>
      </w:pPr>
      <w:r>
        <w:t xml:space="preserve">Dec. 2010 – Dec. 2012: </w:t>
      </w:r>
      <w:r w:rsidRPr="00311C0C">
        <w:t>Tempo and mode of plant trait evolution: synthesizing data from extant and extinct taxa</w:t>
      </w:r>
      <w:r>
        <w:t>. NESCent Working Group, four separate meetings. Participant</w:t>
      </w:r>
    </w:p>
    <w:p w14:paraId="1CEFA0B0" w14:textId="3C0FF948" w:rsidR="002F2FD6" w:rsidRDefault="002F2FD6" w:rsidP="002F2FD6">
      <w:pPr>
        <w:spacing w:line="360" w:lineRule="auto"/>
        <w:ind w:left="720" w:hanging="720"/>
      </w:pPr>
      <w:r>
        <w:t>Aug. 10-12, 2011: Gene tree / species tree reconciliation. NIMBioS Working Group. Participant</w:t>
      </w:r>
    </w:p>
    <w:p w14:paraId="3B5AA7DD" w14:textId="440FD764" w:rsidR="007E6346" w:rsidRDefault="007E6346" w:rsidP="008326D7">
      <w:pPr>
        <w:spacing w:line="360" w:lineRule="auto"/>
        <w:ind w:left="720" w:hanging="720"/>
      </w:pPr>
      <w:r>
        <w:t>Sept. 22-24, 2011: Species Delimitation. NIMBioS Working Group. Participant</w:t>
      </w:r>
    </w:p>
    <w:p w14:paraId="6B0F7E65" w14:textId="304379D6" w:rsidR="00311C0C" w:rsidRDefault="00835A20" w:rsidP="00835A20">
      <w:pPr>
        <w:spacing w:line="360" w:lineRule="auto"/>
        <w:ind w:left="720" w:hanging="720"/>
      </w:pPr>
      <w:bookmarkStart w:id="35" w:name="OLE_LINK27"/>
      <w:bookmarkStart w:id="36" w:name="OLE_LINK28"/>
      <w:r>
        <w:t xml:space="preserve">Nov. 30 – Dec. 2, 2011: </w:t>
      </w:r>
      <w:r w:rsidRPr="00835A20">
        <w:t>Play, Evolution, and Sociality</w:t>
      </w:r>
      <w:r>
        <w:t>. NIMBioS Working Group. Participant</w:t>
      </w:r>
      <w:bookmarkEnd w:id="35"/>
      <w:bookmarkEnd w:id="36"/>
    </w:p>
    <w:p w14:paraId="09956214" w14:textId="36541151" w:rsidR="00835A20" w:rsidRDefault="00835A20" w:rsidP="00835A20">
      <w:pPr>
        <w:spacing w:line="360" w:lineRule="auto"/>
        <w:ind w:left="720" w:hanging="720"/>
      </w:pPr>
      <w:bookmarkStart w:id="37" w:name="OLE_LINK29"/>
      <w:bookmarkStart w:id="38" w:name="OLE_LINK30"/>
      <w:r>
        <w:t xml:space="preserve">Oct. 29 - 31, 2012: </w:t>
      </w:r>
      <w:r w:rsidRPr="00835A20">
        <w:t>Play, Evolution, and Sociality</w:t>
      </w:r>
      <w:r>
        <w:t>. NIMBioS Working Group. Participant</w:t>
      </w:r>
    </w:p>
    <w:bookmarkEnd w:id="37"/>
    <w:bookmarkEnd w:id="38"/>
    <w:p w14:paraId="7CAEAEB3" w14:textId="6B00AC08" w:rsidR="00835A20" w:rsidRDefault="00835A20" w:rsidP="00835A20">
      <w:pPr>
        <w:spacing w:line="360" w:lineRule="auto"/>
        <w:ind w:left="720" w:hanging="720"/>
      </w:pPr>
      <w:r>
        <w:t xml:space="preserve">Oct. 30 – Nov. 1, 2012: </w:t>
      </w:r>
      <w:r w:rsidRPr="00835A20">
        <w:t>Play, Evolution, and Sociality</w:t>
      </w:r>
      <w:r>
        <w:t>. NIMBioS Working Group. Participant</w:t>
      </w:r>
    </w:p>
    <w:p w14:paraId="4BDB036A" w14:textId="38594F94" w:rsidR="002F2FD6" w:rsidRDefault="002F2FD6" w:rsidP="002F2FD6">
      <w:pPr>
        <w:spacing w:line="360" w:lineRule="auto"/>
        <w:ind w:left="720" w:hanging="720"/>
      </w:pPr>
      <w:r>
        <w:t>Nov. 26-29, 2012: Gene tree / species tree reconciliation. NIMBioS Working Group. Participant</w:t>
      </w:r>
    </w:p>
    <w:p w14:paraId="7962B370" w14:textId="079A55ED" w:rsidR="00B056CC" w:rsidRDefault="00B056CC" w:rsidP="002F2FD6">
      <w:pPr>
        <w:spacing w:line="360" w:lineRule="auto"/>
        <w:ind w:left="720" w:hanging="720"/>
      </w:pPr>
      <w:r>
        <w:t>July 3-10, 2013: eFLOWER summer school, Vienna, Austria. Invited instructor (attended virtually)</w:t>
      </w:r>
    </w:p>
    <w:p w14:paraId="5225E5BA" w14:textId="0C81FEDF" w:rsidR="004643C0" w:rsidRDefault="004643C0" w:rsidP="002F2FD6">
      <w:pPr>
        <w:spacing w:line="360" w:lineRule="auto"/>
        <w:ind w:left="720" w:hanging="720"/>
      </w:pPr>
      <w:r>
        <w:t>Aug. 5-10, 2013: Evolutionary Quantitative Genetics, NESCent Academy. Invited instructor</w:t>
      </w:r>
    </w:p>
    <w:p w14:paraId="391B7CFF" w14:textId="7D693E25" w:rsidR="006D0F97" w:rsidRDefault="006D0F97" w:rsidP="002F2FD6">
      <w:pPr>
        <w:spacing w:line="360" w:lineRule="auto"/>
        <w:ind w:left="720" w:hanging="720"/>
      </w:pPr>
      <w:r>
        <w:t>Oct. 1-4, 2013: Markov Processes, Lausanne, Switzerland. Invited instructor</w:t>
      </w:r>
    </w:p>
    <w:p w14:paraId="7FE2D244" w14:textId="1EC4E770" w:rsidR="00C03DCF" w:rsidRDefault="00C03DCF" w:rsidP="002F2FD6">
      <w:pPr>
        <w:spacing w:line="360" w:lineRule="auto"/>
        <w:ind w:left="720" w:hanging="720"/>
      </w:pPr>
      <w:r>
        <w:t>April 6-8, 2014: Computing in the Cloud, NIMBioS Tutorial. Organizer</w:t>
      </w:r>
    </w:p>
    <w:p w14:paraId="147D6179" w14:textId="097AF1D6" w:rsidR="00D351A9" w:rsidRDefault="00D351A9" w:rsidP="002F2FD6">
      <w:pPr>
        <w:spacing w:line="360" w:lineRule="auto"/>
        <w:ind w:left="720" w:hanging="720"/>
      </w:pPr>
      <w:r>
        <w:t>Aug. 4-9, 2014: Evolutionary Quantitative Genetics, NIMBioS Tutorial. Invited instructor</w:t>
      </w:r>
    </w:p>
    <w:p w14:paraId="7B9E7903" w14:textId="77777777" w:rsidR="00835A20" w:rsidRPr="00311C0C" w:rsidRDefault="00835A20" w:rsidP="00311C0C">
      <w:pPr>
        <w:spacing w:line="360" w:lineRule="auto"/>
        <w:ind w:left="720" w:hanging="720"/>
      </w:pPr>
    </w:p>
    <w:p w14:paraId="69F86CD9" w14:textId="77777777" w:rsidR="00121D35" w:rsidRDefault="00121D35" w:rsidP="00E7776E">
      <w:pPr>
        <w:pStyle w:val="Heading2"/>
      </w:pPr>
    </w:p>
    <w:p w14:paraId="7A74BA96" w14:textId="3C2F581F" w:rsidR="00121D35" w:rsidRPr="00E7776E" w:rsidRDefault="00121D35" w:rsidP="00121D35">
      <w:pPr>
        <w:pStyle w:val="Heading2"/>
      </w:pPr>
      <w:bookmarkStart w:id="39" w:name="_Toc276600104"/>
      <w:r w:rsidRPr="00E7776E">
        <w:t>C</w:t>
      </w:r>
      <w:r>
        <w:t>7</w:t>
      </w:r>
      <w:r w:rsidRPr="00E7776E">
        <w:t xml:space="preserve">. </w:t>
      </w:r>
      <w:r>
        <w:t>Papers Presented</w:t>
      </w:r>
      <w:bookmarkEnd w:id="39"/>
    </w:p>
    <w:p w14:paraId="2EA7EC5F" w14:textId="77777777" w:rsidR="00121D35" w:rsidRDefault="00121D35" w:rsidP="00121D35">
      <w:pPr>
        <w:tabs>
          <w:tab w:val="left" w:pos="-450"/>
          <w:tab w:val="left" w:pos="360"/>
          <w:tab w:val="left" w:pos="5040"/>
          <w:tab w:val="left" w:pos="10627"/>
        </w:tabs>
      </w:pPr>
    </w:p>
    <w:p w14:paraId="7B413E8A" w14:textId="77777777" w:rsidR="001F2F7F" w:rsidRDefault="001F2F7F" w:rsidP="001F2F7F">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1C9A3D2F" w14:textId="77777777" w:rsidR="001F2F7F" w:rsidRDefault="001F2F7F" w:rsidP="00121D35">
      <w:pPr>
        <w:tabs>
          <w:tab w:val="left" w:pos="-450"/>
          <w:tab w:val="left" w:pos="360"/>
          <w:tab w:val="left" w:pos="5040"/>
          <w:tab w:val="left" w:pos="10627"/>
        </w:tabs>
      </w:pPr>
    </w:p>
    <w:p w14:paraId="5B1F3B7D" w14:textId="77777777" w:rsidR="006743BF" w:rsidRDefault="006743BF" w:rsidP="006743BF">
      <w:pPr>
        <w:tabs>
          <w:tab w:val="left" w:pos="-450"/>
          <w:tab w:val="left" w:pos="360"/>
          <w:tab w:val="left" w:pos="5040"/>
          <w:tab w:val="left" w:pos="10627"/>
        </w:tabs>
      </w:pPr>
      <w:r>
        <w:t>July 9, 2012: Talk at iEvoBio on “DateLife: When lineages meet”</w:t>
      </w:r>
    </w:p>
    <w:p w14:paraId="11093DEE" w14:textId="77777777" w:rsidR="001F2F7F" w:rsidRDefault="001F2F7F" w:rsidP="00121D35">
      <w:pPr>
        <w:tabs>
          <w:tab w:val="left" w:pos="-450"/>
          <w:tab w:val="left" w:pos="360"/>
          <w:tab w:val="left" w:pos="5040"/>
          <w:tab w:val="left" w:pos="10627"/>
        </w:tabs>
      </w:pPr>
    </w:p>
    <w:p w14:paraId="0AB6699E" w14:textId="77777777" w:rsidR="006743BF" w:rsidRDefault="006743BF" w:rsidP="006743BF">
      <w:pPr>
        <w:tabs>
          <w:tab w:val="left" w:pos="-450"/>
          <w:tab w:val="left" w:pos="360"/>
          <w:tab w:val="left" w:pos="5040"/>
          <w:tab w:val="left" w:pos="10627"/>
        </w:tabs>
      </w:pPr>
      <w:r>
        <w:t>June 22, 2013: Invited symposium talk at Evolution on “Simulated likelihood for species delimitation and phylogeography”</w:t>
      </w:r>
    </w:p>
    <w:p w14:paraId="12FE8773" w14:textId="77777777" w:rsidR="006743BF" w:rsidRDefault="006743BF" w:rsidP="006743BF">
      <w:pPr>
        <w:tabs>
          <w:tab w:val="left" w:pos="-450"/>
          <w:tab w:val="left" w:pos="360"/>
          <w:tab w:val="left" w:pos="5040"/>
          <w:tab w:val="left" w:pos="10627"/>
        </w:tabs>
      </w:pPr>
    </w:p>
    <w:p w14:paraId="573E69D0" w14:textId="77777777" w:rsidR="006743BF" w:rsidRDefault="006743BF" w:rsidP="006743BF">
      <w:pPr>
        <w:tabs>
          <w:tab w:val="left" w:pos="-450"/>
          <w:tab w:val="left" w:pos="360"/>
          <w:tab w:val="left" w:pos="5040"/>
          <w:tab w:val="left" w:pos="10627"/>
        </w:tabs>
      </w:pPr>
      <w:r>
        <w:t>June 23, 2014: “Estimating how contemporary taxa will evolve in the future to understand how island communities were assembled in the past” talk at Evolution 2014; lead author and speaker was Jeremy Beaulieu, coauthor was Brian O’Meara.</w:t>
      </w:r>
    </w:p>
    <w:p w14:paraId="106E32F2" w14:textId="77777777" w:rsidR="006743BF" w:rsidRDefault="006743BF" w:rsidP="006743BF">
      <w:pPr>
        <w:tabs>
          <w:tab w:val="left" w:pos="-450"/>
          <w:tab w:val="left" w:pos="360"/>
          <w:tab w:val="left" w:pos="5040"/>
          <w:tab w:val="left" w:pos="10627"/>
        </w:tabs>
      </w:pPr>
    </w:p>
    <w:p w14:paraId="37296131" w14:textId="77777777" w:rsidR="006743BF" w:rsidRDefault="006743BF" w:rsidP="006743BF">
      <w:pPr>
        <w:tabs>
          <w:tab w:val="left" w:pos="-450"/>
          <w:tab w:val="left" w:pos="360"/>
          <w:tab w:val="left" w:pos="5040"/>
          <w:tab w:val="left" w:pos="10627"/>
        </w:tabs>
      </w:pPr>
      <w:r>
        <w:lastRenderedPageBreak/>
        <w:t>June 23, 2014: “Non-null effects of a null range: Exploring parameter estimation in the dispersal-extinction-cladogenesis model” talk at Evolution 2014; lead author and speaker was Katie Massana (grad student), coauthors were J. Beaulieu, B. O’Meara, and N. Matzke.</w:t>
      </w:r>
    </w:p>
    <w:p w14:paraId="6EA53458" w14:textId="77777777" w:rsidR="006743BF" w:rsidRDefault="006743BF" w:rsidP="006743BF">
      <w:pPr>
        <w:tabs>
          <w:tab w:val="left" w:pos="-450"/>
          <w:tab w:val="left" w:pos="360"/>
          <w:tab w:val="left" w:pos="5040"/>
          <w:tab w:val="left" w:pos="10627"/>
        </w:tabs>
      </w:pPr>
    </w:p>
    <w:p w14:paraId="7C56BB0D" w14:textId="77777777" w:rsidR="006743BF" w:rsidRDefault="006743BF" w:rsidP="006743BF">
      <w:pPr>
        <w:tabs>
          <w:tab w:val="left" w:pos="-450"/>
          <w:tab w:val="left" w:pos="360"/>
          <w:tab w:val="left" w:pos="5040"/>
          <w:tab w:val="left" w:pos="10627"/>
        </w:tabs>
      </w:pPr>
      <w:r>
        <w:t>June 24, 2014: “Phylogeographic model selection using approximated likelihoods” talk at Evolution 2014 meeting; lead author and speaker was Nathan Jackson, other authors were A. Garcia, B. Carstens, and B. O’Meara.</w:t>
      </w:r>
    </w:p>
    <w:p w14:paraId="0D89D901" w14:textId="77777777" w:rsidR="006743BF" w:rsidRDefault="006743BF" w:rsidP="006743BF">
      <w:pPr>
        <w:tabs>
          <w:tab w:val="left" w:pos="-450"/>
          <w:tab w:val="left" w:pos="360"/>
          <w:tab w:val="left" w:pos="5040"/>
          <w:tab w:val="left" w:pos="10627"/>
        </w:tabs>
      </w:pPr>
    </w:p>
    <w:p w14:paraId="2D11F396" w14:textId="77777777" w:rsidR="006743BF" w:rsidRDefault="006743BF" w:rsidP="006743BF">
      <w:pPr>
        <w:tabs>
          <w:tab w:val="left" w:pos="-450"/>
          <w:tab w:val="left" w:pos="360"/>
          <w:tab w:val="left" w:pos="5040"/>
          <w:tab w:val="left" w:pos="10627"/>
        </w:tabs>
      </w:pPr>
      <w:r>
        <w:t xml:space="preserve">June 24, 2014: “Non-equilibrium dynamics lead to long-term persistence of ancestral floral forms in ancestral floral forms in modern angiosperms” talk at Evolution 2014 meeting; coauthors were </w:t>
      </w:r>
      <w:r w:rsidRPr="00937DD9">
        <w:t>S Smith, W SArmbruster, L Harder, C Hardy, L Hileman, L Hufford, A Litt, S Magallon, S Smith, P Stevens, C Fenster, P Diggle.</w:t>
      </w:r>
    </w:p>
    <w:p w14:paraId="6B7D56C9" w14:textId="48E7340D" w:rsidR="005F58CE" w:rsidRDefault="005F58CE" w:rsidP="00E7776E">
      <w:pPr>
        <w:pStyle w:val="Heading2"/>
      </w:pPr>
      <w:r>
        <w:br w:type="page"/>
      </w:r>
    </w:p>
    <w:p w14:paraId="2C2894EF" w14:textId="41A4D49D" w:rsidR="000D1804" w:rsidRPr="001B6FCA" w:rsidRDefault="00757896" w:rsidP="00E7776E">
      <w:pPr>
        <w:pStyle w:val="Heading2"/>
      </w:pPr>
      <w:bookmarkStart w:id="40" w:name="_Toc276600105"/>
      <w:r>
        <w:lastRenderedPageBreak/>
        <w:t>Projects, Grants, Commissions, and Contracts</w:t>
      </w:r>
      <w:bookmarkEnd w:id="40"/>
    </w:p>
    <w:p w14:paraId="2BE65CD5" w14:textId="77777777" w:rsidR="00370836" w:rsidRDefault="00370836" w:rsidP="0036663E">
      <w:pPr>
        <w:ind w:left="720" w:hanging="720"/>
        <w:jc w:val="center"/>
        <w:rPr>
          <w:b/>
          <w:bCs/>
        </w:rPr>
      </w:pPr>
    </w:p>
    <w:p w14:paraId="7F95A4CC" w14:textId="7A9EFD3E" w:rsidR="002E5CEC" w:rsidRDefault="00E9521C">
      <w:pPr>
        <w:rPr>
          <w:bCs/>
        </w:rPr>
      </w:pPr>
      <w:r w:rsidRPr="002E5CEC">
        <w:rPr>
          <w:bCs/>
        </w:rPr>
        <w:t xml:space="preserve">Since starting at UTK </w:t>
      </w:r>
      <w:r w:rsidR="002E5CEC" w:rsidRPr="002E5CEC">
        <w:rPr>
          <w:bCs/>
        </w:rPr>
        <w:t>a bit over</w:t>
      </w:r>
      <w:r w:rsidRPr="002E5CEC">
        <w:rPr>
          <w:bCs/>
        </w:rPr>
        <w:t xml:space="preserve"> </w:t>
      </w:r>
      <w:r w:rsidR="001D577B" w:rsidRPr="002E5CEC">
        <w:rPr>
          <w:bCs/>
        </w:rPr>
        <w:t>five</w:t>
      </w:r>
      <w:r w:rsidRPr="002E5CEC">
        <w:rPr>
          <w:bCs/>
        </w:rPr>
        <w:t xml:space="preserve"> years ago, </w:t>
      </w:r>
      <w:r w:rsidR="00370836" w:rsidRPr="002E5CEC">
        <w:rPr>
          <w:bCs/>
        </w:rPr>
        <w:t xml:space="preserve">I have turned in </w:t>
      </w:r>
      <w:r w:rsidR="002E5CEC" w:rsidRPr="002E5CEC">
        <w:rPr>
          <w:bCs/>
        </w:rPr>
        <w:t>28</w:t>
      </w:r>
      <w:r w:rsidR="00370836" w:rsidRPr="002E5CEC">
        <w:rPr>
          <w:bCs/>
        </w:rPr>
        <w:t xml:space="preserve"> grants through Te</w:t>
      </w:r>
      <w:r w:rsidRPr="002E5CEC">
        <w:rPr>
          <w:bCs/>
        </w:rPr>
        <w:t>ra</w:t>
      </w:r>
      <w:r w:rsidR="002E5CEC" w:rsidRPr="002E5CEC">
        <w:rPr>
          <w:bCs/>
        </w:rPr>
        <w:t>-PAMS</w:t>
      </w:r>
      <w:r w:rsidRPr="002E5CEC">
        <w:rPr>
          <w:bCs/>
        </w:rPr>
        <w:t xml:space="preserve">; this includes </w:t>
      </w:r>
      <w:r w:rsidR="002E5CEC" w:rsidRPr="002E5CEC">
        <w:rPr>
          <w:bCs/>
        </w:rPr>
        <w:t>21</w:t>
      </w:r>
      <w:r w:rsidRPr="002E5CEC">
        <w:rPr>
          <w:bCs/>
        </w:rPr>
        <w:t xml:space="preserve"> I have submitted</w:t>
      </w:r>
      <w:r w:rsidR="00370836" w:rsidRPr="002E5CEC">
        <w:rPr>
          <w:bCs/>
        </w:rPr>
        <w:t xml:space="preserve"> through NSF Fastlane (this includes </w:t>
      </w:r>
      <w:r w:rsidR="002E5CEC" w:rsidRPr="002E5CEC">
        <w:rPr>
          <w:bCs/>
        </w:rPr>
        <w:t>16</w:t>
      </w:r>
      <w:r w:rsidRPr="002E5CEC">
        <w:rPr>
          <w:bCs/>
        </w:rPr>
        <w:t xml:space="preserve"> full proposals and </w:t>
      </w:r>
      <w:r w:rsidR="002E5CEC" w:rsidRPr="002E5CEC">
        <w:rPr>
          <w:bCs/>
        </w:rPr>
        <w:t>5</w:t>
      </w:r>
      <w:r w:rsidRPr="002E5CEC">
        <w:rPr>
          <w:bCs/>
        </w:rPr>
        <w:t xml:space="preserve"> preproposals</w:t>
      </w:r>
      <w:r w:rsidR="00370836" w:rsidRPr="002E5CEC">
        <w:rPr>
          <w:bCs/>
        </w:rPr>
        <w:t>)</w:t>
      </w:r>
      <w:r w:rsidR="00DF47C3" w:rsidRPr="002E5CEC">
        <w:rPr>
          <w:bCs/>
        </w:rPr>
        <w:t>.</w:t>
      </w:r>
      <w:r w:rsidR="002E5CEC" w:rsidRPr="002E5CEC">
        <w:rPr>
          <w:bCs/>
        </w:rPr>
        <w:t xml:space="preserve"> </w:t>
      </w:r>
      <w:r w:rsidR="00B61055">
        <w:rPr>
          <w:bCs/>
        </w:rPr>
        <w:t>Of full NSF proposals which have had decisions</w:t>
      </w:r>
      <w:r w:rsidR="00E22054">
        <w:rPr>
          <w:bCs/>
        </w:rPr>
        <w:t xml:space="preserve"> (several are pending)</w:t>
      </w:r>
      <w:r w:rsidR="00B61055">
        <w:rPr>
          <w:bCs/>
        </w:rPr>
        <w:t>, I have a 23% success rate; for preproposals</w:t>
      </w:r>
      <w:r w:rsidR="008F60D5">
        <w:rPr>
          <w:bCs/>
        </w:rPr>
        <w:t>,</w:t>
      </w:r>
      <w:r w:rsidR="00B61055">
        <w:rPr>
          <w:bCs/>
        </w:rPr>
        <w:t xml:space="preserve"> I have a 60% success rate. </w:t>
      </w:r>
      <w:r w:rsidR="00D00339">
        <w:rPr>
          <w:bCs/>
        </w:rPr>
        <w:t xml:space="preserve">While at UTK I have been awarded two NSF grants as a PI, one as a </w:t>
      </w:r>
      <w:r w:rsidR="00280D9C">
        <w:rPr>
          <w:bCs/>
        </w:rPr>
        <w:t>C</w:t>
      </w:r>
      <w:r w:rsidR="00D00339">
        <w:rPr>
          <w:bCs/>
        </w:rPr>
        <w:t>o-PI, plus $</w:t>
      </w:r>
      <w:r w:rsidR="00D00339" w:rsidRPr="00D00339">
        <w:rPr>
          <w:bCs/>
        </w:rPr>
        <w:t>369</w:t>
      </w:r>
      <w:r w:rsidR="00D00339">
        <w:rPr>
          <w:bCs/>
        </w:rPr>
        <w:t>,</w:t>
      </w:r>
      <w:r w:rsidR="00D00339" w:rsidRPr="00D00339">
        <w:rPr>
          <w:bCs/>
        </w:rPr>
        <w:t>187</w:t>
      </w:r>
      <w:r w:rsidR="00D00339">
        <w:rPr>
          <w:bCs/>
        </w:rPr>
        <w:t xml:space="preserve"> in funding from the NSF-sponsored iPlant Collaborative as a working group lead, totaling $1.4M in NSF-derived funds as an assistant professor. </w:t>
      </w:r>
      <w:r w:rsidR="00B61055">
        <w:rPr>
          <w:bCs/>
        </w:rPr>
        <w:t>NSF funding rates are between five and ten percent in the programs I apply to</w:t>
      </w:r>
      <w:r w:rsidR="00D00339">
        <w:rPr>
          <w:bCs/>
        </w:rPr>
        <w:t xml:space="preserve">, so this represents an unexpected string of successes. </w:t>
      </w:r>
      <w:r w:rsidR="002E5CEC" w:rsidRPr="002E5CEC">
        <w:rPr>
          <w:bCs/>
        </w:rPr>
        <w:t xml:space="preserve">I have also been responsible for mentoring other proposals to Encyclopedia of Life (funded) and </w:t>
      </w:r>
      <w:r w:rsidR="00B61055">
        <w:rPr>
          <w:bCs/>
        </w:rPr>
        <w:t>Google Summer of Code (funded)</w:t>
      </w:r>
      <w:r w:rsidRPr="002E5CEC">
        <w:rPr>
          <w:bCs/>
        </w:rPr>
        <w:t>.</w:t>
      </w:r>
      <w:r w:rsidR="002E5CEC" w:rsidRPr="002E5CEC">
        <w:rPr>
          <w:bCs/>
        </w:rPr>
        <w:t xml:space="preserve"> </w:t>
      </w:r>
      <w:r w:rsidR="00DF47C3" w:rsidRPr="002E5CEC">
        <w:rPr>
          <w:bCs/>
        </w:rPr>
        <w:t>Funds for working groups</w:t>
      </w:r>
      <w:r w:rsidR="00415993">
        <w:rPr>
          <w:bCs/>
        </w:rPr>
        <w:t xml:space="preserve"> at NIMBioS and NESCent (five while an assistant professor), funds for workshops or hackathons not part of research grants, </w:t>
      </w:r>
      <w:r w:rsidR="00DF47C3" w:rsidRPr="002E5CEC">
        <w:rPr>
          <w:bCs/>
        </w:rPr>
        <w:t xml:space="preserve">and large group proposals in which I am not at least a Co-PI </w:t>
      </w:r>
      <w:r w:rsidR="00415993">
        <w:rPr>
          <w:bCs/>
        </w:rPr>
        <w:t xml:space="preserve">(such as a recent grant to NSF’s ADVANCE program) </w:t>
      </w:r>
      <w:r w:rsidR="00DF47C3" w:rsidRPr="002E5CEC">
        <w:rPr>
          <w:bCs/>
        </w:rPr>
        <w:t>are not included in that total or below.</w:t>
      </w:r>
    </w:p>
    <w:p w14:paraId="56F56DBF" w14:textId="77777777" w:rsidR="00361A78" w:rsidRPr="0033159F" w:rsidRDefault="00361A78">
      <w:pPr>
        <w:rPr>
          <w:bCs/>
        </w:rPr>
      </w:pPr>
    </w:p>
    <w:p w14:paraId="4AD4805F" w14:textId="330FC8C3"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evolution working group, which included two months of summer salary for me and funding for a postdoc for this year and next year. Note that I was not part of the initial proposal (thus not an official PI/co-PI), but was invited to become part of it once it was funded and I function as a co-PI. Funds from NSF via iPlant via University of Arizona. $132,345 to UTK in year 1, $138,590 in year 2 for </w:t>
      </w:r>
      <w:r w:rsidRPr="001B6FCA">
        <w:rPr>
          <w:b/>
          <w:sz w:val="23"/>
          <w:szCs w:val="23"/>
        </w:rPr>
        <w:t>$270,935</w:t>
      </w:r>
      <w:r w:rsidRPr="001B6FCA">
        <w:rPr>
          <w:sz w:val="23"/>
          <w:szCs w:val="23"/>
        </w:rPr>
        <w:t xml:space="preserve"> in total.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r w:rsidRPr="001B6FCA">
        <w:rPr>
          <w:b/>
          <w:sz w:val="23"/>
          <w:szCs w:val="23"/>
        </w:rPr>
        <w:t xml:space="preserve">$5000 </w:t>
      </w:r>
      <w:r w:rsidRPr="001B6FCA">
        <w:rPr>
          <w:sz w:val="23"/>
          <w:szCs w:val="23"/>
        </w:rPr>
        <w:t>by Google to pay for Penn State graduate student Conrad Stack to work on putting my program Brownie into the R programming language. I was primary mentor, Luke Harmon was co-mentor.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Funding years 2014-2016.</w:t>
      </w:r>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lastRenderedPageBreak/>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Funding years 2013-2015.</w:t>
      </w:r>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25313303" w:rsidR="00B74B8A" w:rsidRDefault="00B358B8" w:rsidP="00B358B8">
      <w:pPr>
        <w:tabs>
          <w:tab w:val="left" w:pos="5184"/>
        </w:tabs>
        <w:ind w:left="720" w:hanging="720"/>
      </w:pPr>
      <w:r>
        <w:t xml:space="preserve">2014: NSF: “CAREER: </w:t>
      </w:r>
      <w:r w:rsidRPr="00B358B8">
        <w:t>Reducing barriers for comparative methods</w:t>
      </w:r>
      <w:r>
        <w:t>” $738,298.</w:t>
      </w:r>
    </w:p>
    <w:p w14:paraId="762FDCA9" w14:textId="77777777" w:rsidR="00B358B8" w:rsidRDefault="00B358B8" w:rsidP="00B358B8">
      <w:pPr>
        <w:tabs>
          <w:tab w:val="left" w:pos="5184"/>
        </w:tabs>
        <w:ind w:left="720" w:hanging="720"/>
      </w:pPr>
    </w:p>
    <w:p w14:paraId="6B7EB80E" w14:textId="1011C7F7" w:rsidR="00B358B8" w:rsidRDefault="00B358B8" w:rsidP="00B358B8">
      <w:pPr>
        <w:tabs>
          <w:tab w:val="left" w:pos="5184"/>
        </w:tabs>
        <w:ind w:left="720" w:hanging="720"/>
      </w:pPr>
      <w:r>
        <w:t xml:space="preserve">2014: NSF: “Collaborative research: </w:t>
      </w:r>
      <w:r w:rsidRPr="00B358B8">
        <w:t>ABI Development: An open infrastructure to disseminate phylogenetic knowledge</w:t>
      </w:r>
      <w:r>
        <w:t>” $148,101 to UTK</w:t>
      </w:r>
    </w:p>
    <w:p w14:paraId="6414E13D" w14:textId="77777777" w:rsidR="00B358B8" w:rsidRDefault="00B358B8" w:rsidP="00B358B8">
      <w:pPr>
        <w:tabs>
          <w:tab w:val="left" w:pos="5184"/>
        </w:tabs>
        <w:ind w:left="720" w:hanging="720"/>
      </w:pPr>
    </w:p>
    <w:p w14:paraId="15310A4D" w14:textId="156C59A1" w:rsidR="00B358B8" w:rsidRPr="00B74B8A" w:rsidRDefault="00B358B8" w:rsidP="00B358B8">
      <w:pPr>
        <w:tabs>
          <w:tab w:val="left" w:pos="5184"/>
        </w:tabs>
        <w:ind w:left="720" w:hanging="720"/>
      </w:pPr>
      <w:r>
        <w:t>2014: NSF: “</w:t>
      </w:r>
      <w:r w:rsidRPr="00B358B8">
        <w:t>DISSERTATION RESEARCH: Behavioral and morphological evolution at small and large scales</w:t>
      </w:r>
      <w:r>
        <w:t>” [DDIG for my co-advised student, Jenn Bosco]. $14,164.</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2011: NSF: “Dimensions: Collaborative Research: How do Plant-Insect Interactions Generate Biodiversity? -A Case Study of Euphorb Vines (Euphorbiaceae: Plukenetieae) and Their Insect Associates” proposal to NSF Dimensions of Biodiversity. Modification and resubmission of above grant.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E7776E">
      <w:pPr>
        <w:pStyle w:val="Heading2"/>
      </w:pPr>
      <w:r>
        <w:br w:type="page"/>
      </w:r>
    </w:p>
    <w:p w14:paraId="0C594BF4" w14:textId="762C5D73" w:rsidR="00220273" w:rsidRDefault="00B22CC1" w:rsidP="00E7776E">
      <w:pPr>
        <w:pStyle w:val="Heading2"/>
      </w:pPr>
      <w:bookmarkStart w:id="41" w:name="_Toc276600106"/>
      <w:r>
        <w:lastRenderedPageBreak/>
        <w:t>Other Evidence of Research or Scholarship</w:t>
      </w:r>
      <w:bookmarkEnd w:id="41"/>
    </w:p>
    <w:p w14:paraId="58C385D0" w14:textId="7636662F"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0964DF">
        <w:t xml:space="preserve">only 33 </w:t>
      </w:r>
      <w:r w:rsidR="00DA0A5A">
        <w:t>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This software is all open source,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14" w:history="1">
        <w:r w:rsidRPr="00E26D42">
          <w:rPr>
            <w:rStyle w:val="Hyperlink"/>
          </w:rPr>
          <w:t>http://lampyr.org</w:t>
        </w:r>
      </w:hyperlink>
    </w:p>
    <w:p w14:paraId="096BC86A" w14:textId="77777777" w:rsidR="00956345" w:rsidRDefault="00956345" w:rsidP="00EC76F1">
      <w:pPr>
        <w:ind w:left="720" w:hanging="720"/>
      </w:pPr>
      <w:r>
        <w:t xml:space="preserve">corHMM: R package for dealing with discrete trait evolution. </w:t>
      </w:r>
      <w:hyperlink r:id="rId15"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16"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7"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18"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19" w:history="1">
        <w:r w:rsidRPr="00E26D42">
          <w:rPr>
            <w:rStyle w:val="Hyperlink"/>
          </w:rPr>
          <w:t>http://reolblog.wordpress.com/</w:t>
        </w:r>
      </w:hyperlink>
    </w:p>
    <w:p w14:paraId="3693BF1A" w14:textId="77777777" w:rsidR="009201F0" w:rsidRDefault="006E3E13" w:rsidP="00EC76F1">
      <w:pPr>
        <w:ind w:left="720" w:hanging="720"/>
      </w:pPr>
      <w:r>
        <w:t>rPlant: R package to interact with NSF-spons</w:t>
      </w:r>
      <w:r w:rsidR="003626DE">
        <w:t xml:space="preserve">ored high performance computing. </w:t>
      </w:r>
      <w:hyperlink r:id="rId20" w:history="1">
        <w:r w:rsidR="00371E3D" w:rsidRPr="00E26D42">
          <w:rPr>
            <w:rStyle w:val="Hyperlink"/>
          </w:rPr>
          <w:t>http://cran.r-project.org/web/packages/rPlant/index.html</w:t>
        </w:r>
      </w:hyperlink>
    </w:p>
    <w:p w14:paraId="5D1715EB" w14:textId="77777777" w:rsidR="00371E3D" w:rsidRDefault="00371E3D" w:rsidP="00EC76F1">
      <w:pPr>
        <w:ind w:left="720" w:hanging="720"/>
      </w:pPr>
      <w:r>
        <w:t xml:space="preserve">phrapl: R software for testing phylogeographic hypotheses. </w:t>
      </w:r>
      <w:hyperlink r:id="rId21"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E7776E">
      <w:pPr>
        <w:pStyle w:val="Heading2"/>
      </w:pPr>
      <w:r>
        <w:br w:type="page"/>
      </w:r>
    </w:p>
    <w:p w14:paraId="1AEA2C77" w14:textId="424C161E" w:rsidR="000D1804" w:rsidRDefault="00C0337F" w:rsidP="00E7776E">
      <w:pPr>
        <w:pStyle w:val="Heading2"/>
      </w:pPr>
      <w:bookmarkStart w:id="42" w:name="_Toc276600107"/>
      <w:r>
        <w:lastRenderedPageBreak/>
        <w:t>Public Talks</w:t>
      </w:r>
      <w:bookmarkEnd w:id="42"/>
    </w:p>
    <w:p w14:paraId="78FE341A" w14:textId="36C9FAEC" w:rsidR="00D75758" w:rsidRDefault="00D75758" w:rsidP="00957F9B">
      <w:pPr>
        <w:tabs>
          <w:tab w:val="left" w:pos="-450"/>
          <w:tab w:val="left" w:pos="360"/>
          <w:tab w:val="left" w:pos="5040"/>
          <w:tab w:val="left" w:pos="10627"/>
        </w:tabs>
      </w:pPr>
      <w:r>
        <w:t>Please also see the discussion of workshops taught for other talks; this section only includes scientific talks about my research, not teaching at other venues.</w:t>
      </w:r>
    </w:p>
    <w:p w14:paraId="68396E88" w14:textId="77777777" w:rsidR="00D75758" w:rsidRDefault="00D75758" w:rsidP="00957F9B">
      <w:pPr>
        <w:tabs>
          <w:tab w:val="left" w:pos="-450"/>
          <w:tab w:val="left" w:pos="360"/>
          <w:tab w:val="left" w:pos="5040"/>
          <w:tab w:val="left" w:pos="10627"/>
        </w:tabs>
      </w:pPr>
    </w:p>
    <w:p w14:paraId="4FDBDF27" w14:textId="77777777" w:rsidR="004A482D" w:rsidRDefault="004A482D" w:rsidP="00957F9B">
      <w:pPr>
        <w:tabs>
          <w:tab w:val="left" w:pos="-450"/>
          <w:tab w:val="left" w:pos="360"/>
          <w:tab w:val="left" w:pos="5040"/>
          <w:tab w:val="left" w:pos="10627"/>
        </w:tabs>
      </w:pPr>
    </w:p>
    <w:p w14:paraId="61C701E9" w14:textId="01A5C757" w:rsidR="00C17A0F" w:rsidRPr="00C17A0F" w:rsidRDefault="00C17A0F" w:rsidP="00C17A0F">
      <w:pPr>
        <w:tabs>
          <w:tab w:val="left" w:pos="-450"/>
          <w:tab w:val="left" w:pos="360"/>
          <w:tab w:val="left" w:pos="5040"/>
          <w:tab w:val="left" w:pos="10627"/>
        </w:tabs>
      </w:pPr>
      <w:r w:rsidRPr="00C17A0F">
        <w:t>May 13, 2014: “Dealing with the heterogeneity of life for comparative methods” Smithsonian Phylopizza (attended by biologists throughout the DC area, including NSF; this was th</w:t>
      </w:r>
      <w:r w:rsidR="004A482D">
        <w:t xml:space="preserve">eir best-attended seminar </w:t>
      </w:r>
      <w:r w:rsidR="002D3B95">
        <w:t>to date</w:t>
      </w:r>
      <w:r w:rsidR="004A482D">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2"/>
          <w:footerReference w:type="default" r:id="rId23"/>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43" w:name="_Toc276600108"/>
      <w:r w:rsidR="00C0337F">
        <w:t>Institutional, Disciplinary, and/or professional Service</w:t>
      </w:r>
      <w:bookmarkEnd w:id="43"/>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E7776E">
      <w:pPr>
        <w:pStyle w:val="Heading2"/>
      </w:pPr>
      <w:r>
        <w:br w:type="page"/>
      </w:r>
    </w:p>
    <w:p w14:paraId="00CF5487" w14:textId="0FA942E1" w:rsidR="000D1804" w:rsidRPr="00E36B42" w:rsidRDefault="00157FDA" w:rsidP="00E7776E">
      <w:pPr>
        <w:pStyle w:val="Heading2"/>
      </w:pPr>
      <w:bookmarkStart w:id="44" w:name="_Toc276600109"/>
      <w:r>
        <w:lastRenderedPageBreak/>
        <w:t>Candidate’s Statement</w:t>
      </w:r>
      <w:bookmarkEnd w:id="44"/>
    </w:p>
    <w:p w14:paraId="2CEA6C3A" w14:textId="77777777" w:rsidR="0041786C" w:rsidRDefault="0041786C" w:rsidP="00725E12">
      <w:pPr>
        <w:rPr>
          <w:bCs/>
          <w:iCs/>
        </w:rPr>
      </w:pPr>
    </w:p>
    <w:p w14:paraId="3846B4DB" w14:textId="1891A29A"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w:t>
      </w:r>
      <w:r w:rsidR="005E2C72">
        <w:rPr>
          <w:bCs/>
          <w:iCs/>
        </w:rPr>
        <w:t xml:space="preserve"> (serving on committee)</w:t>
      </w:r>
      <w:r w:rsidR="00135168">
        <w:rPr>
          <w:bCs/>
          <w:iCs/>
        </w:rPr>
        <w:t xml:space="preserve"> or ways to improve our core course.</w:t>
      </w:r>
    </w:p>
    <w:p w14:paraId="0B94F4FD" w14:textId="77777777" w:rsidR="00135168" w:rsidRDefault="00135168" w:rsidP="00007BD8">
      <w:pPr>
        <w:rPr>
          <w:bCs/>
          <w:iCs/>
        </w:rPr>
      </w:pPr>
    </w:p>
    <w:p w14:paraId="6C874B59" w14:textId="747A7E3F" w:rsidR="00007BD8" w:rsidRDefault="00135168" w:rsidP="00007BD8">
      <w:pPr>
        <w:rPr>
          <w:bCs/>
          <w:iCs/>
        </w:rPr>
      </w:pPr>
      <w:r>
        <w:rPr>
          <w:bCs/>
          <w:iCs/>
        </w:rPr>
        <w:t>In the College and University, I contribute</w:t>
      </w:r>
      <w:r w:rsidR="005E2C72">
        <w:rPr>
          <w:bCs/>
          <w:iCs/>
        </w:rPr>
        <w:t>d</w:t>
      </w:r>
      <w:r>
        <w:rPr>
          <w:bCs/>
          <w:iCs/>
        </w:rPr>
        <w:t xml:space="preserv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w:t>
      </w:r>
      <w:r w:rsidR="005E2C72">
        <w:rPr>
          <w:bCs/>
          <w:iCs/>
        </w:rPr>
        <w:t>Two years ago</w:t>
      </w:r>
      <w:r w:rsidR="009B3010">
        <w:rPr>
          <w:bCs/>
          <w:iCs/>
        </w:rPr>
        <w:t xml:space="preserve"> we invited Nobel Prize winner Camille Parmesan to campus to talk about evolution and climate change, while also educating local teachers through a workshop</w:t>
      </w:r>
      <w:r w:rsidR="005E2C72">
        <w:rPr>
          <w:bCs/>
          <w:iCs/>
        </w:rPr>
        <w:t>; last year, we invited Harvard’s Andrew Berry to talk about Wallace</w:t>
      </w:r>
      <w:r w:rsidR="009B3010">
        <w:rPr>
          <w:bCs/>
          <w:iCs/>
        </w:rPr>
        <w:t xml:space="preserve">.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860A923"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of one of the most highly cited journals in evolutionary biology</w:t>
      </w:r>
      <w:r w:rsidR="00987E51">
        <w:rPr>
          <w:bCs/>
          <w:iCs/>
        </w:rPr>
        <w:t xml:space="preserve"> (impact factor 11.5; in comparison, </w:t>
      </w:r>
      <w:r w:rsidR="00987E51">
        <w:rPr>
          <w:bCs/>
          <w:i/>
          <w:iCs/>
        </w:rPr>
        <w:t>PNAS</w:t>
      </w:r>
      <w:r w:rsidR="00987E51">
        <w:rPr>
          <w:bCs/>
          <w:iCs/>
        </w:rPr>
        <w:t>’ impact factor is 9.8)</w:t>
      </w:r>
      <w:r>
        <w:rPr>
          <w:bCs/>
          <w:iCs/>
        </w:rPr>
        <w:t xml:space="preserve">.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 xml:space="preserve">I also have a strong online media presence as a scientist, with </w:t>
      </w:r>
      <w:r w:rsidR="00BB03A0">
        <w:rPr>
          <w:bCs/>
          <w:iCs/>
        </w:rPr>
        <w:t>138</w:t>
      </w:r>
      <w:r w:rsidR="002B1953">
        <w:rPr>
          <w:bCs/>
          <w:iCs/>
        </w:rPr>
        <w:t xml:space="preserve"> YouTube videos of my talks</w:t>
      </w:r>
      <w:r w:rsidR="00D1591E">
        <w:rPr>
          <w:bCs/>
          <w:iCs/>
        </w:rPr>
        <w:t xml:space="preserve"> and lectures, </w:t>
      </w:r>
      <w:r w:rsidR="00BB03A0">
        <w:rPr>
          <w:bCs/>
          <w:iCs/>
        </w:rPr>
        <w:t>1,124</w:t>
      </w:r>
      <w:r w:rsidR="00D1591E">
        <w:rPr>
          <w:bCs/>
          <w:iCs/>
        </w:rPr>
        <w:t xml:space="preserve"> followers on Twitter</w:t>
      </w:r>
      <w:r w:rsidR="00BB03A0">
        <w:rPr>
          <w:bCs/>
          <w:iCs/>
        </w:rPr>
        <w:t>, and prominent placement on search results for phylogenetic and statistical methods.</w:t>
      </w:r>
    </w:p>
    <w:p w14:paraId="5F28655F" w14:textId="77777777" w:rsidR="00007BD8" w:rsidRDefault="00007BD8" w:rsidP="00066386">
      <w:pPr>
        <w:ind w:left="720" w:hanging="720"/>
        <w:rPr>
          <w:b/>
          <w:bCs/>
          <w:iCs/>
        </w:rPr>
      </w:pPr>
    </w:p>
    <w:p w14:paraId="53D34EAB" w14:textId="77777777" w:rsidR="003C2616" w:rsidRDefault="003C2616" w:rsidP="00E7776E">
      <w:pPr>
        <w:pStyle w:val="Heading2"/>
      </w:pPr>
      <w:r>
        <w:br w:type="page"/>
      </w:r>
    </w:p>
    <w:p w14:paraId="1B6D4CBD" w14:textId="18717647" w:rsidR="00D84B63" w:rsidRPr="00FA39F7" w:rsidRDefault="00E647CA" w:rsidP="00E7776E">
      <w:pPr>
        <w:pStyle w:val="Heading2"/>
      </w:pPr>
      <w:bookmarkStart w:id="45" w:name="_Toc276600110"/>
      <w:r>
        <w:lastRenderedPageBreak/>
        <w:t>Institutional Service</w:t>
      </w:r>
      <w:bookmarkEnd w:id="45"/>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90178E5" w14:textId="77777777" w:rsidR="005F7D72" w:rsidRDefault="005F7D72" w:rsidP="00D75EE2">
      <w:pPr>
        <w:ind w:left="720" w:hanging="720"/>
        <w:rPr>
          <w:bCs/>
        </w:rPr>
      </w:pPr>
    </w:p>
    <w:p w14:paraId="5887CF51" w14:textId="6D29465E" w:rsidR="005F7D72" w:rsidRDefault="005F7D72" w:rsidP="00D75EE2">
      <w:pPr>
        <w:ind w:left="720" w:hanging="720"/>
        <w:rPr>
          <w:bCs/>
        </w:rPr>
      </w:pPr>
      <w:r>
        <w:rPr>
          <w:bCs/>
        </w:rPr>
        <w:t>Head search committee</w:t>
      </w:r>
    </w:p>
    <w:p w14:paraId="2F4AFD90" w14:textId="77777777" w:rsidR="00AE6D7D" w:rsidRDefault="00AE6D7D" w:rsidP="00D75EE2">
      <w:pPr>
        <w:ind w:left="720" w:hanging="720"/>
        <w:rPr>
          <w:bCs/>
        </w:rPr>
      </w:pPr>
    </w:p>
    <w:p w14:paraId="6AEE43F8" w14:textId="51B265F2" w:rsidR="00AE6D7D" w:rsidRDefault="00AE6D7D" w:rsidP="00D75EE2">
      <w:pPr>
        <w:ind w:left="720" w:hanging="720"/>
        <w:rPr>
          <w:bCs/>
        </w:rPr>
      </w:pPr>
      <w:r>
        <w:rPr>
          <w:bCs/>
        </w:rPr>
        <w:t>Darwin Day Advisor</w:t>
      </w:r>
    </w:p>
    <w:p w14:paraId="40921470" w14:textId="77777777" w:rsidR="002B1953" w:rsidRDefault="002B1953" w:rsidP="00D75EE2">
      <w:pPr>
        <w:ind w:left="720" w:hanging="720"/>
        <w:rPr>
          <w:bCs/>
        </w:rPr>
      </w:pPr>
    </w:p>
    <w:p w14:paraId="7CD862AF" w14:textId="77777777" w:rsidR="003C2616" w:rsidRDefault="003C2616" w:rsidP="00E7776E">
      <w:pPr>
        <w:pStyle w:val="Heading2"/>
      </w:pPr>
      <w:r>
        <w:br w:type="page"/>
      </w:r>
    </w:p>
    <w:p w14:paraId="6FD1B61D" w14:textId="33B689FC" w:rsidR="00834D1A" w:rsidRPr="00FA39F7" w:rsidRDefault="006172A0" w:rsidP="005773DD">
      <w:pPr>
        <w:pStyle w:val="Heading2"/>
        <w:spacing w:line="360" w:lineRule="auto"/>
      </w:pPr>
      <w:bookmarkStart w:id="46" w:name="OLE_LINK25"/>
      <w:bookmarkStart w:id="47" w:name="OLE_LINK26"/>
      <w:bookmarkStart w:id="48" w:name="_Toc276600111"/>
      <w:r>
        <w:lastRenderedPageBreak/>
        <w:t>Disciplinary Service</w:t>
      </w:r>
      <w:bookmarkEnd w:id="48"/>
    </w:p>
    <w:bookmarkEnd w:id="46"/>
    <w:bookmarkEnd w:id="47"/>
    <w:p w14:paraId="5B446368" w14:textId="77777777" w:rsidR="00AB23B0" w:rsidRDefault="00AB23B0" w:rsidP="005773DD">
      <w:pPr>
        <w:spacing w:line="360" w:lineRule="auto"/>
        <w:ind w:left="720" w:hanging="720"/>
        <w:jc w:val="center"/>
        <w:rPr>
          <w:b/>
          <w:bCs/>
        </w:rPr>
      </w:pPr>
    </w:p>
    <w:p w14:paraId="69A663C5" w14:textId="77777777" w:rsidR="008E35D5" w:rsidRPr="0075103A" w:rsidRDefault="00834D1A" w:rsidP="005773DD">
      <w:pPr>
        <w:spacing w:line="360" w:lineRule="auto"/>
        <w:rPr>
          <w:b/>
          <w:i/>
        </w:rPr>
      </w:pPr>
      <w:r w:rsidRPr="0075103A">
        <w:rPr>
          <w:b/>
          <w:i/>
        </w:rPr>
        <w:t>Record of membership and active participation in professional societies</w:t>
      </w:r>
    </w:p>
    <w:p w14:paraId="2F4E7859" w14:textId="77777777" w:rsidR="003A1DA8" w:rsidRDefault="002B1953" w:rsidP="005773DD">
      <w:pPr>
        <w:spacing w:line="360" w:lineRule="auto"/>
        <w:ind w:left="720" w:hanging="720"/>
      </w:pPr>
      <w:r>
        <w:t>Society of Systematic Biologists, elected member of Council</w:t>
      </w:r>
    </w:p>
    <w:p w14:paraId="65503484" w14:textId="73FBD1D0" w:rsidR="00A32948" w:rsidRDefault="00A32948" w:rsidP="005773DD">
      <w:pPr>
        <w:spacing w:line="360" w:lineRule="auto"/>
        <w:ind w:left="720" w:hanging="720"/>
      </w:pPr>
      <w:r>
        <w:t>Botanical Society of America, member</w:t>
      </w:r>
    </w:p>
    <w:p w14:paraId="706BCADE" w14:textId="77777777" w:rsidR="008E35D5" w:rsidRDefault="008E35D5" w:rsidP="005773DD">
      <w:pPr>
        <w:spacing w:line="360" w:lineRule="auto"/>
        <w:rPr>
          <w:i/>
        </w:rPr>
      </w:pPr>
    </w:p>
    <w:p w14:paraId="72528CFF" w14:textId="77777777" w:rsidR="008E35D5" w:rsidRPr="008E35D5" w:rsidRDefault="008E35D5" w:rsidP="005773DD">
      <w:pPr>
        <w:spacing w:line="360" w:lineRule="auto"/>
      </w:pPr>
    </w:p>
    <w:p w14:paraId="63F817A2" w14:textId="583DFA75" w:rsidR="004A19DC" w:rsidRPr="0075103A" w:rsidRDefault="004A19DC" w:rsidP="005773DD">
      <w:pPr>
        <w:spacing w:line="360" w:lineRule="auto"/>
        <w:rPr>
          <w:b/>
          <w:i/>
        </w:rPr>
      </w:pPr>
      <w:r w:rsidRPr="0075103A">
        <w:rPr>
          <w:b/>
          <w:i/>
        </w:rPr>
        <w:t>Evaluation of peer research</w:t>
      </w:r>
    </w:p>
    <w:p w14:paraId="3FAF8B93" w14:textId="77777777" w:rsidR="00834D1A" w:rsidRDefault="005869E2" w:rsidP="005773DD">
      <w:pPr>
        <w:spacing w:line="360" w:lineRule="auto"/>
        <w:ind w:left="720" w:hanging="720"/>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17B0A220" w14:textId="23D8BCCE" w:rsidR="000F27DA" w:rsidRPr="000F27DA" w:rsidRDefault="000F27DA" w:rsidP="005773DD">
      <w:pPr>
        <w:spacing w:line="360" w:lineRule="auto"/>
        <w:ind w:left="720" w:hanging="720"/>
        <w:rPr>
          <w:bCs/>
        </w:rPr>
      </w:pPr>
      <w:r>
        <w:t xml:space="preserve">Applications Editor for </w:t>
      </w:r>
      <w:r>
        <w:rPr>
          <w:i/>
        </w:rPr>
        <w:t>Methods in Ecology and Evolution</w:t>
      </w:r>
    </w:p>
    <w:p w14:paraId="6A4F4775" w14:textId="77777777" w:rsidR="00152B51" w:rsidRDefault="00152B51" w:rsidP="005773DD">
      <w:pPr>
        <w:spacing w:line="360" w:lineRule="auto"/>
        <w:ind w:left="720" w:hanging="720"/>
        <w:rPr>
          <w:b/>
          <w:bCs/>
        </w:rPr>
      </w:pPr>
    </w:p>
    <w:p w14:paraId="2F02712E" w14:textId="77777777" w:rsidR="009D0890" w:rsidRDefault="009D0890" w:rsidP="005773DD">
      <w:pPr>
        <w:spacing w:line="360" w:lineRule="auto"/>
        <w:ind w:left="720" w:hanging="720"/>
        <w:rPr>
          <w:b/>
          <w:bCs/>
        </w:rPr>
      </w:pPr>
    </w:p>
    <w:p w14:paraId="0BBCBBE5" w14:textId="7FCA1F94" w:rsidR="009D0890" w:rsidRPr="00FA39F7" w:rsidRDefault="009D0890" w:rsidP="005773DD">
      <w:pPr>
        <w:pStyle w:val="Heading2"/>
        <w:spacing w:line="360" w:lineRule="auto"/>
      </w:pPr>
      <w:bookmarkStart w:id="49" w:name="_Toc276600112"/>
      <w:r>
        <w:t>Professional Service</w:t>
      </w:r>
      <w:bookmarkEnd w:id="49"/>
    </w:p>
    <w:p w14:paraId="082A6E46" w14:textId="77777777" w:rsidR="009D0890" w:rsidRDefault="009D0890" w:rsidP="005773DD">
      <w:pPr>
        <w:spacing w:line="360" w:lineRule="auto"/>
        <w:ind w:left="720" w:hanging="720"/>
        <w:rPr>
          <w:b/>
          <w:bCs/>
          <w:i/>
        </w:rPr>
      </w:pPr>
    </w:p>
    <w:p w14:paraId="5CBE3624" w14:textId="30128B58" w:rsidR="000F27DA" w:rsidRDefault="000F27DA" w:rsidP="005773DD">
      <w:pPr>
        <w:spacing w:line="360" w:lineRule="auto"/>
        <w:ind w:left="720" w:hanging="720"/>
        <w:rPr>
          <w:bCs/>
        </w:rPr>
      </w:pPr>
      <w:r>
        <w:rPr>
          <w:bCs/>
        </w:rPr>
        <w:t>Lightning talk organizer, Evolution 2013</w:t>
      </w:r>
    </w:p>
    <w:p w14:paraId="082FE28A" w14:textId="74C0A365" w:rsidR="000F27DA" w:rsidRDefault="000F27DA" w:rsidP="005773DD">
      <w:pPr>
        <w:spacing w:line="360" w:lineRule="auto"/>
        <w:ind w:left="720" w:hanging="720"/>
        <w:rPr>
          <w:bCs/>
        </w:rPr>
      </w:pPr>
      <w:r>
        <w:rPr>
          <w:bCs/>
        </w:rPr>
        <w:t>Conference co-organizer and lightning talk organizer, Evolution 2014</w:t>
      </w:r>
    </w:p>
    <w:p w14:paraId="5278862F" w14:textId="2097A8B3" w:rsidR="000F27DA" w:rsidRDefault="000F27DA" w:rsidP="005773DD">
      <w:pPr>
        <w:spacing w:line="360" w:lineRule="auto"/>
        <w:ind w:left="720" w:hanging="720"/>
        <w:rPr>
          <w:bCs/>
        </w:rPr>
      </w:pPr>
      <w:r>
        <w:rPr>
          <w:bCs/>
        </w:rPr>
        <w:t>Phylotastic leadership team</w:t>
      </w:r>
    </w:p>
    <w:p w14:paraId="1D49503B" w14:textId="3DAE4EB3" w:rsidR="000F27DA" w:rsidRDefault="000F27DA" w:rsidP="005773DD">
      <w:pPr>
        <w:spacing w:line="360" w:lineRule="auto"/>
        <w:ind w:left="720" w:hanging="720"/>
        <w:rPr>
          <w:bCs/>
        </w:rPr>
      </w:pPr>
      <w:r>
        <w:rPr>
          <w:bCs/>
        </w:rPr>
        <w:t>iEvoBio leadership team</w:t>
      </w:r>
    </w:p>
    <w:p w14:paraId="752F9684" w14:textId="242CA575" w:rsidR="000F27DA" w:rsidRDefault="000D28AA" w:rsidP="005773DD">
      <w:pPr>
        <w:spacing w:line="360" w:lineRule="auto"/>
        <w:ind w:left="720" w:hanging="720"/>
        <w:rPr>
          <w:bCs/>
        </w:rPr>
      </w:pPr>
      <w:r>
        <w:rPr>
          <w:bCs/>
        </w:rPr>
        <w:t>Organizer of Fast, Free Phylogenies: HPC for Phylogenetics tutorial at NIMBioS</w:t>
      </w:r>
    </w:p>
    <w:p w14:paraId="14F20814" w14:textId="6E2F786A" w:rsidR="000D28AA" w:rsidRDefault="000D28AA" w:rsidP="005773DD">
      <w:pPr>
        <w:spacing w:line="360" w:lineRule="auto"/>
        <w:ind w:left="720" w:hanging="720"/>
        <w:rPr>
          <w:bCs/>
        </w:rPr>
      </w:pPr>
      <w:r>
        <w:rPr>
          <w:bCs/>
        </w:rPr>
        <w:t>Instructor at Evolutionary Quantitative Genetics workshop, 2014 (NIMBioS), 2013 (NESCent)</w:t>
      </w:r>
    </w:p>
    <w:p w14:paraId="53676946" w14:textId="413E7A52" w:rsidR="00906D7B" w:rsidRPr="000F27DA" w:rsidRDefault="00906D7B" w:rsidP="005773DD">
      <w:pPr>
        <w:spacing w:line="360" w:lineRule="auto"/>
        <w:ind w:left="720" w:hanging="720"/>
        <w:rPr>
          <w:bCs/>
        </w:rPr>
      </w:pPr>
      <w:r>
        <w:rPr>
          <w:bCs/>
        </w:rPr>
        <w:t>Maintainer of Phylogenetics Task View for R</w:t>
      </w:r>
    </w:p>
    <w:p w14:paraId="4C8A6B8E" w14:textId="623C2316" w:rsidR="00984EE1" w:rsidRDefault="00984EE1" w:rsidP="005773DD">
      <w:pPr>
        <w:spacing w:line="360" w:lineRule="auto"/>
        <w:rPr>
          <w:b/>
          <w:bCs/>
        </w:rPr>
      </w:pPr>
    </w:p>
    <w:p w14:paraId="7E73510D" w14:textId="77777777" w:rsidR="006932A7" w:rsidRDefault="006932A7" w:rsidP="001C3DBD">
      <w:pPr>
        <w:pStyle w:val="Heading1"/>
        <w:sectPr w:rsidR="006932A7" w:rsidSect="00941813">
          <w:headerReference w:type="default" r:id="rId24"/>
          <w:footerReference w:type="default" r:id="rId25"/>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50" w:name="_Toc276600113"/>
      <w:r w:rsidR="00BB252B">
        <w:t>Appendices</w:t>
      </w:r>
      <w:bookmarkEnd w:id="50"/>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EEB602: Phyloseminar</w:t>
      </w:r>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team taugh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did stimulate my mind. It made me think about all living things as a whole, and everything b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yes.</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too much. it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tent</w:t>
            </w:r>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lecture</w:t>
            </w:r>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Dr. O'Meara showed us videos before class and used some as examples of concepts which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hat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peed</w:t>
            </w:r>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guide</w:t>
            </w:r>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aminations should be over less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less words on the slides. and slowing down wayyyy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think that you should have more clicker questions to encourage students to come to class and the powerpoints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as able to learn more about how systematics was done especially in computer based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ourse exposed me to a world of paleogeographic/biogeographic/phylomimetic/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phylogeneticist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fact that there were people from several disciplines and levels of understanding all asking questions from different viewpoints. Also, toward the end of the semester we looked at some papers that were applying the methods to different disciplines, so i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dicussions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having enough time to read the papers. often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hile extemporaneous discussions about various aspects of the papers produces a good discussion, I would have occasionally liked a more structured discussion with some topics from the papers to discussed layed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have heard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ould suggest to send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re is a wide range of content we discuss, and a diverse group of participants who bring up details more specific to their own background. this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is discussion group/lab meeting was stimulating, and challenged me to think about things "outside the box," so to speak. We read papers and discussed their strengths and weaknesses which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tent and format (i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it open as a class section and continue to allow anyone to show up. i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 had to switch gears from a case by cas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great powerpoints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our enthusiasm really makes this class easy to learn! you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xamples, running through simulations, learning macroevolutionary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eel like there were a few irrelevant topics that made me kind of bored and not really wishing to pay attention. I think Darwin and the other people we have discussed should have had ther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on't think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powerpoints to review after class/lag time in uploading of presentations. Open ended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could almost NEVER understand the professor. He speaks very fast and mumbles. He does recored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students responses and Dr. O'Meara's response would be something vague like yes or why? but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a readings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time-limits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t the beginning of the course, detail how macroevolution is studied, giving concrete examples: showing packages, softwares, and using real data. I struggled to understand HOW to address macroevolutionary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groupwork</w:t>
            </w:r>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Phylo: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comments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comments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comments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Phylo: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The powerpoint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comments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lass activities with Brian and Jeremy, i.e. using R, BEAST, RAxML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Phylo: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comments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comments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m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 not intellectually stimulating simply because the things i had studied and was required to study were not on the test, it did not stimulate me knowing the stuff i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got one thinking about species extinction and all the tpyes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aware of the diversity of the world i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taught me something that I didn'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Alot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e wer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Mr. O'Meara has a way of engaging his students while talking about Biology that forces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hile the amount of information was great -expecting us to assume certain details with other examples in class, the information was not difficult. The concepts were overly simple. The difficult aspect was applying the information. I can know all of the characteristics of a protist but unless I have background knowledge of organisms, I'm not going to be able to identify them as a protist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ellular</w:t>
            </w:r>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w:t>
            </w:r>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and videos on the powerpoint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w:t>
            </w:r>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mfort level of the class, meaning I could ask questions and not feel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O'Meara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mparisons to noticl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s</w:t>
            </w:r>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very time a point was made in a form other than an example. While teaching through examples might seem more interesting, it's not good for learning. Make a point, than make an example, then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homework assignments was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st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onsistency of assignment vs test. At this point i find it useless even reading or studying because none of the work i put in will help me on the tests. I'm not even quite sure what i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s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as a lot of material that was really broad rather than going indepth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uldn't hear you most of the time because you get over entusiastic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y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ra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ble weren't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 some of the lectures O'Meara used other things that had nothing to do with biology to relate it to a biological term or experiment. But that kinda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times hard to parse what was going on on the slides...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text on the slides, assign more homework ( since you made us spend a good amount of money on the freaking masteringbiology),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be more clear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x</w:t>
            </w:r>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or quality power points and makes it very unclear what content would be on the exams. Tests barely reflected any power points, honestly have no idea where the questions came from. Would have assignments like "skim chapters 2-18" which is beyond ridiculous. Atleast invest in a studyguide or make it clear what were supposed to study to prepare ourselves.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the tests easier rather than manipulating the grading scale. The objective of the course is to teach us, not make us fail but change our failing grades to Bs</w:t>
            </w:r>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test are way too difficult and are nothing that we went over, it is like coming into a test blindly, knowing that everything you learned was pointless. It was a very difficult class and do not wish to retake it. I reconsider my major because of this class, although i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tter powerpoints. Speak slower and calmly, use MasteringBio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elaborate powerpoints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more clear on the lampyr project, i had no idea we were turning the three pieces at separate times, I ended up turning them in all at once which may have faltered my grade some because i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mpyr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complaints I have is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Mr. O'Omeara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suggest that O'Meara talk more slowly and use more slides with words on it and also make test questions that make sense. instead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verall, it was very good. I would suggest the Lampyr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didn't know ,inch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use of peer reviewed papers as examples for each topic in conjunction with Brian's socratic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e instructor did a good job of creating an atmosphere encouraging student response and discussion. The course made you think deeper about macroevolutionary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the pretty girls, and me wanting to play super smash bros. and zelda on the instructor's wii.</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eating in the room was not ideal,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response time on grades. it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cieving grades back in a more timely manner. Group presentations were difficult,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some assigned reading or topical links that would prepare us to contribute more to the discussion. Even a list of jargon terms to know prior to each class which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3D283D" w:rsidRDefault="003D283D">
      <w:r>
        <w:separator/>
      </w:r>
    </w:p>
    <w:p w14:paraId="19BC7A50" w14:textId="77777777" w:rsidR="003D283D" w:rsidRDefault="003D283D"/>
  </w:endnote>
  <w:endnote w:type="continuationSeparator" w:id="0">
    <w:p w14:paraId="283C33E2" w14:textId="77777777" w:rsidR="003D283D" w:rsidRDefault="003D283D">
      <w:r>
        <w:continuationSeparator/>
      </w:r>
    </w:p>
    <w:p w14:paraId="70351842" w14:textId="77777777" w:rsidR="003D283D" w:rsidRDefault="003D28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S Serif">
    <w:altName w:val="Times New Roma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3D283D" w:rsidRDefault="003D283D" w:rsidP="00207A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3D283D" w:rsidRDefault="003D283D" w:rsidP="00207A4B">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3D283D" w:rsidRDefault="003D283D" w:rsidP="00207A4B">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3D283D" w:rsidRDefault="003D283D"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A1F1C" w14:textId="77777777" w:rsidR="003D283D" w:rsidRDefault="003D283D" w:rsidP="00207A4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5D73">
      <w:rPr>
        <w:rStyle w:val="PageNumber"/>
        <w:noProof/>
      </w:rPr>
      <w:t>B-9</w:t>
    </w:r>
    <w:r>
      <w:rPr>
        <w:rStyle w:val="PageNumber"/>
      </w:rPr>
      <w:fldChar w:fldCharType="end"/>
    </w:r>
  </w:p>
  <w:p w14:paraId="4647C1BB" w14:textId="5B901707" w:rsidR="003D283D" w:rsidRDefault="003D283D"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3D283D" w:rsidRDefault="003D283D"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0A77">
      <w:rPr>
        <w:rStyle w:val="PageNumber"/>
        <w:noProof/>
      </w:rPr>
      <w:t>B-8</w:t>
    </w:r>
    <w:r>
      <w:rPr>
        <w:rStyle w:val="PageNumber"/>
      </w:rPr>
      <w:fldChar w:fldCharType="end"/>
    </w:r>
  </w:p>
  <w:p w14:paraId="2C6AF9CD" w14:textId="0A3A7DB9" w:rsidR="003D283D" w:rsidRDefault="003D283D"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3D283D" w:rsidRDefault="003D283D"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0A77">
      <w:rPr>
        <w:rStyle w:val="PageNumber"/>
        <w:noProof/>
      </w:rPr>
      <w:t>C-14</w:t>
    </w:r>
    <w:r>
      <w:rPr>
        <w:rStyle w:val="PageNumber"/>
      </w:rPr>
      <w:fldChar w:fldCharType="end"/>
    </w:r>
  </w:p>
  <w:p w14:paraId="4EFB0377" w14:textId="4CA6B728" w:rsidR="003D283D" w:rsidRDefault="003D283D"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3D283D" w:rsidRDefault="003D283D"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0A77">
      <w:rPr>
        <w:rStyle w:val="PageNumber"/>
        <w:noProof/>
      </w:rPr>
      <w:t>E-4</w:t>
    </w:r>
    <w:r>
      <w:rPr>
        <w:rStyle w:val="PageNumber"/>
      </w:rPr>
      <w:fldChar w:fldCharType="end"/>
    </w:r>
  </w:p>
  <w:p w14:paraId="3C7D3A46" w14:textId="77777777" w:rsidR="003D283D" w:rsidRDefault="003D283D"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3D283D" w:rsidRDefault="003D283D">
      <w:r>
        <w:separator/>
      </w:r>
    </w:p>
    <w:p w14:paraId="7AD41B04" w14:textId="77777777" w:rsidR="003D283D" w:rsidRDefault="003D283D"/>
  </w:footnote>
  <w:footnote w:type="continuationSeparator" w:id="0">
    <w:p w14:paraId="1D2EDB6E" w14:textId="77777777" w:rsidR="003D283D" w:rsidRDefault="003D283D">
      <w:r>
        <w:continuationSeparator/>
      </w:r>
    </w:p>
    <w:p w14:paraId="712D5CD5" w14:textId="77777777" w:rsidR="003D283D" w:rsidRDefault="003D283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3D283D" w:rsidRPr="003D23DB" w:rsidRDefault="003D283D"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3D283D" w:rsidRPr="008C38F2" w:rsidRDefault="003D283D"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3D283D" w:rsidRPr="007F5EEE" w:rsidRDefault="003D283D"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6318EE2A"/>
    <w:lvl w:ilvl="0">
      <w:start w:val="1"/>
      <w:numFmt w:val="upperLetter"/>
      <w:pStyle w:val="Heading1"/>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19">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2483F"/>
    <w:rsid w:val="00030038"/>
    <w:rsid w:val="00030CDE"/>
    <w:rsid w:val="00031FFC"/>
    <w:rsid w:val="00032296"/>
    <w:rsid w:val="00036966"/>
    <w:rsid w:val="00042514"/>
    <w:rsid w:val="0005218C"/>
    <w:rsid w:val="000569BB"/>
    <w:rsid w:val="00060223"/>
    <w:rsid w:val="00062117"/>
    <w:rsid w:val="00063A4C"/>
    <w:rsid w:val="00066386"/>
    <w:rsid w:val="00072B5F"/>
    <w:rsid w:val="00073723"/>
    <w:rsid w:val="00075E40"/>
    <w:rsid w:val="0009294E"/>
    <w:rsid w:val="000964DF"/>
    <w:rsid w:val="000A0AE6"/>
    <w:rsid w:val="000B4B20"/>
    <w:rsid w:val="000B5D5D"/>
    <w:rsid w:val="000B5EFD"/>
    <w:rsid w:val="000C5910"/>
    <w:rsid w:val="000C5DA1"/>
    <w:rsid w:val="000D1804"/>
    <w:rsid w:val="000D28AA"/>
    <w:rsid w:val="000D413A"/>
    <w:rsid w:val="000D5D97"/>
    <w:rsid w:val="000E7A07"/>
    <w:rsid w:val="000F0F38"/>
    <w:rsid w:val="000F27DA"/>
    <w:rsid w:val="00110F30"/>
    <w:rsid w:val="00115F1F"/>
    <w:rsid w:val="00121D35"/>
    <w:rsid w:val="00135168"/>
    <w:rsid w:val="0013555A"/>
    <w:rsid w:val="00141F32"/>
    <w:rsid w:val="0014272A"/>
    <w:rsid w:val="0014400D"/>
    <w:rsid w:val="00146066"/>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28D0"/>
    <w:rsid w:val="001D577B"/>
    <w:rsid w:val="001E1961"/>
    <w:rsid w:val="001E247F"/>
    <w:rsid w:val="001F2F7F"/>
    <w:rsid w:val="001F3D3B"/>
    <w:rsid w:val="001F43A6"/>
    <w:rsid w:val="001F6DE4"/>
    <w:rsid w:val="00202DEB"/>
    <w:rsid w:val="00205510"/>
    <w:rsid w:val="00205781"/>
    <w:rsid w:val="00207A4B"/>
    <w:rsid w:val="0021050F"/>
    <w:rsid w:val="00220273"/>
    <w:rsid w:val="00220D5B"/>
    <w:rsid w:val="00224EA9"/>
    <w:rsid w:val="002357B1"/>
    <w:rsid w:val="002423FA"/>
    <w:rsid w:val="00251142"/>
    <w:rsid w:val="002527F2"/>
    <w:rsid w:val="0026048C"/>
    <w:rsid w:val="00260DFE"/>
    <w:rsid w:val="00263903"/>
    <w:rsid w:val="002651D0"/>
    <w:rsid w:val="00270C44"/>
    <w:rsid w:val="002720E4"/>
    <w:rsid w:val="002722D4"/>
    <w:rsid w:val="00273618"/>
    <w:rsid w:val="002748F4"/>
    <w:rsid w:val="00280D9C"/>
    <w:rsid w:val="00281804"/>
    <w:rsid w:val="00283F97"/>
    <w:rsid w:val="00284BCE"/>
    <w:rsid w:val="00290925"/>
    <w:rsid w:val="002915BB"/>
    <w:rsid w:val="00291DE2"/>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3B95"/>
    <w:rsid w:val="002D5167"/>
    <w:rsid w:val="002D5C79"/>
    <w:rsid w:val="002D6834"/>
    <w:rsid w:val="002E1359"/>
    <w:rsid w:val="002E3F31"/>
    <w:rsid w:val="002E464D"/>
    <w:rsid w:val="002E5CEC"/>
    <w:rsid w:val="002F0729"/>
    <w:rsid w:val="002F2FD6"/>
    <w:rsid w:val="002F302E"/>
    <w:rsid w:val="002F435C"/>
    <w:rsid w:val="002F7350"/>
    <w:rsid w:val="00300892"/>
    <w:rsid w:val="0030116F"/>
    <w:rsid w:val="00301E7C"/>
    <w:rsid w:val="00303696"/>
    <w:rsid w:val="00303C8C"/>
    <w:rsid w:val="00311C0C"/>
    <w:rsid w:val="00313B9F"/>
    <w:rsid w:val="00315BF8"/>
    <w:rsid w:val="00321AB8"/>
    <w:rsid w:val="00323CAC"/>
    <w:rsid w:val="00323D54"/>
    <w:rsid w:val="00324849"/>
    <w:rsid w:val="003275F2"/>
    <w:rsid w:val="0033159F"/>
    <w:rsid w:val="00333453"/>
    <w:rsid w:val="003345BF"/>
    <w:rsid w:val="003433F7"/>
    <w:rsid w:val="00361069"/>
    <w:rsid w:val="00361A78"/>
    <w:rsid w:val="003626DE"/>
    <w:rsid w:val="00363079"/>
    <w:rsid w:val="00365606"/>
    <w:rsid w:val="0036663E"/>
    <w:rsid w:val="00366B0C"/>
    <w:rsid w:val="00370836"/>
    <w:rsid w:val="003714EC"/>
    <w:rsid w:val="00371E3D"/>
    <w:rsid w:val="00380FC0"/>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83D"/>
    <w:rsid w:val="003D2F7F"/>
    <w:rsid w:val="003D7959"/>
    <w:rsid w:val="003D7B88"/>
    <w:rsid w:val="003E0B36"/>
    <w:rsid w:val="003E2B4F"/>
    <w:rsid w:val="003E4219"/>
    <w:rsid w:val="003F0186"/>
    <w:rsid w:val="003F165D"/>
    <w:rsid w:val="003F1913"/>
    <w:rsid w:val="003F6A58"/>
    <w:rsid w:val="004041B6"/>
    <w:rsid w:val="0040796D"/>
    <w:rsid w:val="004117E1"/>
    <w:rsid w:val="00412502"/>
    <w:rsid w:val="00414BAC"/>
    <w:rsid w:val="00415993"/>
    <w:rsid w:val="0041786C"/>
    <w:rsid w:val="00422D14"/>
    <w:rsid w:val="004319D2"/>
    <w:rsid w:val="00431E15"/>
    <w:rsid w:val="00437F87"/>
    <w:rsid w:val="0044605A"/>
    <w:rsid w:val="00447825"/>
    <w:rsid w:val="00456A54"/>
    <w:rsid w:val="004643C0"/>
    <w:rsid w:val="0046609F"/>
    <w:rsid w:val="00466133"/>
    <w:rsid w:val="00467E49"/>
    <w:rsid w:val="0047104E"/>
    <w:rsid w:val="00472D63"/>
    <w:rsid w:val="004754A9"/>
    <w:rsid w:val="00477C87"/>
    <w:rsid w:val="0048219A"/>
    <w:rsid w:val="00485D9D"/>
    <w:rsid w:val="00487783"/>
    <w:rsid w:val="0049008E"/>
    <w:rsid w:val="00491343"/>
    <w:rsid w:val="004937A5"/>
    <w:rsid w:val="0049450D"/>
    <w:rsid w:val="004A006A"/>
    <w:rsid w:val="004A19DC"/>
    <w:rsid w:val="004A1FA2"/>
    <w:rsid w:val="004A482D"/>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02EB"/>
    <w:rsid w:val="00572458"/>
    <w:rsid w:val="005773DD"/>
    <w:rsid w:val="0058205C"/>
    <w:rsid w:val="005828B8"/>
    <w:rsid w:val="005869E2"/>
    <w:rsid w:val="005877D6"/>
    <w:rsid w:val="00596CF8"/>
    <w:rsid w:val="00597161"/>
    <w:rsid w:val="005A07C4"/>
    <w:rsid w:val="005A1049"/>
    <w:rsid w:val="005A39B8"/>
    <w:rsid w:val="005A7066"/>
    <w:rsid w:val="005A70A6"/>
    <w:rsid w:val="005B4D12"/>
    <w:rsid w:val="005C563E"/>
    <w:rsid w:val="005C73DA"/>
    <w:rsid w:val="005D0120"/>
    <w:rsid w:val="005D5F99"/>
    <w:rsid w:val="005D660C"/>
    <w:rsid w:val="005E1046"/>
    <w:rsid w:val="005E1BF3"/>
    <w:rsid w:val="005E2C72"/>
    <w:rsid w:val="005E2D18"/>
    <w:rsid w:val="005E5CF0"/>
    <w:rsid w:val="005F0464"/>
    <w:rsid w:val="005F1CD9"/>
    <w:rsid w:val="005F33E8"/>
    <w:rsid w:val="005F58CE"/>
    <w:rsid w:val="005F6B28"/>
    <w:rsid w:val="005F7420"/>
    <w:rsid w:val="005F7D72"/>
    <w:rsid w:val="00600167"/>
    <w:rsid w:val="00600DAC"/>
    <w:rsid w:val="00602633"/>
    <w:rsid w:val="00603EED"/>
    <w:rsid w:val="00605D07"/>
    <w:rsid w:val="00606165"/>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53297"/>
    <w:rsid w:val="0066033D"/>
    <w:rsid w:val="00663FBC"/>
    <w:rsid w:val="00664C56"/>
    <w:rsid w:val="00665115"/>
    <w:rsid w:val="00665DA6"/>
    <w:rsid w:val="00666B67"/>
    <w:rsid w:val="00672FB8"/>
    <w:rsid w:val="00673733"/>
    <w:rsid w:val="006743BF"/>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0F97"/>
    <w:rsid w:val="006D163D"/>
    <w:rsid w:val="006D29CF"/>
    <w:rsid w:val="006D3D36"/>
    <w:rsid w:val="006D5B0C"/>
    <w:rsid w:val="006E3E13"/>
    <w:rsid w:val="006E4912"/>
    <w:rsid w:val="006E51E3"/>
    <w:rsid w:val="006E6522"/>
    <w:rsid w:val="006E66F5"/>
    <w:rsid w:val="006E79F2"/>
    <w:rsid w:val="006F2185"/>
    <w:rsid w:val="006F5E6D"/>
    <w:rsid w:val="006F75E3"/>
    <w:rsid w:val="0071002B"/>
    <w:rsid w:val="007122A2"/>
    <w:rsid w:val="0071657E"/>
    <w:rsid w:val="0071758B"/>
    <w:rsid w:val="00720988"/>
    <w:rsid w:val="007219EE"/>
    <w:rsid w:val="007235C5"/>
    <w:rsid w:val="00725E12"/>
    <w:rsid w:val="00725E97"/>
    <w:rsid w:val="00727AE6"/>
    <w:rsid w:val="007378E3"/>
    <w:rsid w:val="00742942"/>
    <w:rsid w:val="00743B33"/>
    <w:rsid w:val="00745957"/>
    <w:rsid w:val="0075103A"/>
    <w:rsid w:val="00757896"/>
    <w:rsid w:val="00770235"/>
    <w:rsid w:val="00770A8A"/>
    <w:rsid w:val="00777761"/>
    <w:rsid w:val="00780865"/>
    <w:rsid w:val="00784076"/>
    <w:rsid w:val="00784F5C"/>
    <w:rsid w:val="00791600"/>
    <w:rsid w:val="00792DFA"/>
    <w:rsid w:val="0079698C"/>
    <w:rsid w:val="007B1A02"/>
    <w:rsid w:val="007B2321"/>
    <w:rsid w:val="007B2BF6"/>
    <w:rsid w:val="007B7AC3"/>
    <w:rsid w:val="007C1B26"/>
    <w:rsid w:val="007C43D1"/>
    <w:rsid w:val="007D0DC8"/>
    <w:rsid w:val="007D5551"/>
    <w:rsid w:val="007E6346"/>
    <w:rsid w:val="007F1823"/>
    <w:rsid w:val="007F3339"/>
    <w:rsid w:val="007F47EA"/>
    <w:rsid w:val="007F5EEE"/>
    <w:rsid w:val="007F681A"/>
    <w:rsid w:val="00804F26"/>
    <w:rsid w:val="00811874"/>
    <w:rsid w:val="00816263"/>
    <w:rsid w:val="008176E8"/>
    <w:rsid w:val="0082118D"/>
    <w:rsid w:val="008219C0"/>
    <w:rsid w:val="00823250"/>
    <w:rsid w:val="00825B67"/>
    <w:rsid w:val="008272CE"/>
    <w:rsid w:val="008276A3"/>
    <w:rsid w:val="0083202F"/>
    <w:rsid w:val="008326D7"/>
    <w:rsid w:val="00834D1A"/>
    <w:rsid w:val="00835882"/>
    <w:rsid w:val="00835A20"/>
    <w:rsid w:val="008418CC"/>
    <w:rsid w:val="00842BE7"/>
    <w:rsid w:val="00846D12"/>
    <w:rsid w:val="00851CF6"/>
    <w:rsid w:val="0085300B"/>
    <w:rsid w:val="00854FFB"/>
    <w:rsid w:val="00855D73"/>
    <w:rsid w:val="008601DE"/>
    <w:rsid w:val="00865BB2"/>
    <w:rsid w:val="00870271"/>
    <w:rsid w:val="00872079"/>
    <w:rsid w:val="0087565C"/>
    <w:rsid w:val="00883286"/>
    <w:rsid w:val="00893FCB"/>
    <w:rsid w:val="008965CB"/>
    <w:rsid w:val="008A5148"/>
    <w:rsid w:val="008A722F"/>
    <w:rsid w:val="008A7792"/>
    <w:rsid w:val="008B1FE3"/>
    <w:rsid w:val="008C38F2"/>
    <w:rsid w:val="008D11D6"/>
    <w:rsid w:val="008D14B6"/>
    <w:rsid w:val="008D5E0C"/>
    <w:rsid w:val="008D7270"/>
    <w:rsid w:val="008E0450"/>
    <w:rsid w:val="008E10D5"/>
    <w:rsid w:val="008E1EC7"/>
    <w:rsid w:val="008E35D5"/>
    <w:rsid w:val="008E4D64"/>
    <w:rsid w:val="008E565D"/>
    <w:rsid w:val="008F0790"/>
    <w:rsid w:val="008F5595"/>
    <w:rsid w:val="008F60D5"/>
    <w:rsid w:val="00902C91"/>
    <w:rsid w:val="00903132"/>
    <w:rsid w:val="00905622"/>
    <w:rsid w:val="00906D7B"/>
    <w:rsid w:val="00912492"/>
    <w:rsid w:val="009201F0"/>
    <w:rsid w:val="00923793"/>
    <w:rsid w:val="00927492"/>
    <w:rsid w:val="0093614D"/>
    <w:rsid w:val="00937DD9"/>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87E51"/>
    <w:rsid w:val="00991139"/>
    <w:rsid w:val="009914BC"/>
    <w:rsid w:val="00994D96"/>
    <w:rsid w:val="00995506"/>
    <w:rsid w:val="00997F20"/>
    <w:rsid w:val="009A5012"/>
    <w:rsid w:val="009A5A93"/>
    <w:rsid w:val="009B23B8"/>
    <w:rsid w:val="009B3010"/>
    <w:rsid w:val="009B3FE4"/>
    <w:rsid w:val="009B556C"/>
    <w:rsid w:val="009B6750"/>
    <w:rsid w:val="009B7540"/>
    <w:rsid w:val="009B7821"/>
    <w:rsid w:val="009C3C3D"/>
    <w:rsid w:val="009C5A2C"/>
    <w:rsid w:val="009D0890"/>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948"/>
    <w:rsid w:val="00A32F86"/>
    <w:rsid w:val="00A54985"/>
    <w:rsid w:val="00A610DF"/>
    <w:rsid w:val="00A62EF1"/>
    <w:rsid w:val="00A66D63"/>
    <w:rsid w:val="00A80491"/>
    <w:rsid w:val="00A80906"/>
    <w:rsid w:val="00A90565"/>
    <w:rsid w:val="00A909F8"/>
    <w:rsid w:val="00A91115"/>
    <w:rsid w:val="00A97421"/>
    <w:rsid w:val="00A976FC"/>
    <w:rsid w:val="00AA0D79"/>
    <w:rsid w:val="00AA16E2"/>
    <w:rsid w:val="00AB23B0"/>
    <w:rsid w:val="00AC1DA2"/>
    <w:rsid w:val="00AC2209"/>
    <w:rsid w:val="00AC264A"/>
    <w:rsid w:val="00AC303E"/>
    <w:rsid w:val="00AC574B"/>
    <w:rsid w:val="00AC5D1F"/>
    <w:rsid w:val="00AC6EDD"/>
    <w:rsid w:val="00AD03B3"/>
    <w:rsid w:val="00AD0CFB"/>
    <w:rsid w:val="00AD370B"/>
    <w:rsid w:val="00AD5546"/>
    <w:rsid w:val="00AD65B7"/>
    <w:rsid w:val="00AD70FD"/>
    <w:rsid w:val="00AD7379"/>
    <w:rsid w:val="00AE57DF"/>
    <w:rsid w:val="00AE6D7D"/>
    <w:rsid w:val="00AF0224"/>
    <w:rsid w:val="00B056CC"/>
    <w:rsid w:val="00B07A17"/>
    <w:rsid w:val="00B1165B"/>
    <w:rsid w:val="00B1308F"/>
    <w:rsid w:val="00B132D0"/>
    <w:rsid w:val="00B13AB0"/>
    <w:rsid w:val="00B14676"/>
    <w:rsid w:val="00B159FE"/>
    <w:rsid w:val="00B15D71"/>
    <w:rsid w:val="00B1761E"/>
    <w:rsid w:val="00B22CC1"/>
    <w:rsid w:val="00B31312"/>
    <w:rsid w:val="00B34BE8"/>
    <w:rsid w:val="00B34D7A"/>
    <w:rsid w:val="00B358B8"/>
    <w:rsid w:val="00B35F3A"/>
    <w:rsid w:val="00B50A9D"/>
    <w:rsid w:val="00B5123E"/>
    <w:rsid w:val="00B552B1"/>
    <w:rsid w:val="00B563A0"/>
    <w:rsid w:val="00B568AC"/>
    <w:rsid w:val="00B61055"/>
    <w:rsid w:val="00B6256D"/>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3A0"/>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03DCF"/>
    <w:rsid w:val="00C068A7"/>
    <w:rsid w:val="00C10735"/>
    <w:rsid w:val="00C139E2"/>
    <w:rsid w:val="00C152FF"/>
    <w:rsid w:val="00C1767E"/>
    <w:rsid w:val="00C17A0F"/>
    <w:rsid w:val="00C17DD8"/>
    <w:rsid w:val="00C21777"/>
    <w:rsid w:val="00C30160"/>
    <w:rsid w:val="00C3628D"/>
    <w:rsid w:val="00C36567"/>
    <w:rsid w:val="00C43FCC"/>
    <w:rsid w:val="00C4535E"/>
    <w:rsid w:val="00C50E7A"/>
    <w:rsid w:val="00C51E5D"/>
    <w:rsid w:val="00C52F77"/>
    <w:rsid w:val="00C545B1"/>
    <w:rsid w:val="00C565E7"/>
    <w:rsid w:val="00C60081"/>
    <w:rsid w:val="00C60A77"/>
    <w:rsid w:val="00C618EA"/>
    <w:rsid w:val="00C62804"/>
    <w:rsid w:val="00C738C8"/>
    <w:rsid w:val="00C74702"/>
    <w:rsid w:val="00C75C2C"/>
    <w:rsid w:val="00C7675E"/>
    <w:rsid w:val="00C80FD5"/>
    <w:rsid w:val="00C82ECD"/>
    <w:rsid w:val="00C91FC7"/>
    <w:rsid w:val="00C93651"/>
    <w:rsid w:val="00CA0536"/>
    <w:rsid w:val="00CA1DC5"/>
    <w:rsid w:val="00CA2AF0"/>
    <w:rsid w:val="00CA5968"/>
    <w:rsid w:val="00CB0B87"/>
    <w:rsid w:val="00CB1D61"/>
    <w:rsid w:val="00CC49EF"/>
    <w:rsid w:val="00CC7BB7"/>
    <w:rsid w:val="00CD0FFA"/>
    <w:rsid w:val="00CD51AA"/>
    <w:rsid w:val="00CD54AE"/>
    <w:rsid w:val="00CD5B89"/>
    <w:rsid w:val="00CE1169"/>
    <w:rsid w:val="00CE353E"/>
    <w:rsid w:val="00CE3BB7"/>
    <w:rsid w:val="00CE77EF"/>
    <w:rsid w:val="00D00339"/>
    <w:rsid w:val="00D01B8F"/>
    <w:rsid w:val="00D04C87"/>
    <w:rsid w:val="00D05E27"/>
    <w:rsid w:val="00D10979"/>
    <w:rsid w:val="00D12755"/>
    <w:rsid w:val="00D1591E"/>
    <w:rsid w:val="00D15E1F"/>
    <w:rsid w:val="00D1755D"/>
    <w:rsid w:val="00D25BBF"/>
    <w:rsid w:val="00D32475"/>
    <w:rsid w:val="00D351A9"/>
    <w:rsid w:val="00D35A51"/>
    <w:rsid w:val="00D408CF"/>
    <w:rsid w:val="00D46698"/>
    <w:rsid w:val="00D5283C"/>
    <w:rsid w:val="00D53DF5"/>
    <w:rsid w:val="00D5497A"/>
    <w:rsid w:val="00D60ACC"/>
    <w:rsid w:val="00D60F7F"/>
    <w:rsid w:val="00D635E5"/>
    <w:rsid w:val="00D6795D"/>
    <w:rsid w:val="00D72934"/>
    <w:rsid w:val="00D74035"/>
    <w:rsid w:val="00D74470"/>
    <w:rsid w:val="00D75758"/>
    <w:rsid w:val="00D75EE2"/>
    <w:rsid w:val="00D82BC3"/>
    <w:rsid w:val="00D83672"/>
    <w:rsid w:val="00D8423F"/>
    <w:rsid w:val="00D84B63"/>
    <w:rsid w:val="00D94932"/>
    <w:rsid w:val="00D9554F"/>
    <w:rsid w:val="00DA0A5A"/>
    <w:rsid w:val="00DA45E3"/>
    <w:rsid w:val="00DA4F2E"/>
    <w:rsid w:val="00DA5869"/>
    <w:rsid w:val="00DB13BE"/>
    <w:rsid w:val="00DB351D"/>
    <w:rsid w:val="00DB4A00"/>
    <w:rsid w:val="00DC2A8B"/>
    <w:rsid w:val="00DC41F8"/>
    <w:rsid w:val="00DC7C0D"/>
    <w:rsid w:val="00DD7A32"/>
    <w:rsid w:val="00DE5B88"/>
    <w:rsid w:val="00DF0B1A"/>
    <w:rsid w:val="00DF1376"/>
    <w:rsid w:val="00DF13E7"/>
    <w:rsid w:val="00DF47C3"/>
    <w:rsid w:val="00E01017"/>
    <w:rsid w:val="00E0523A"/>
    <w:rsid w:val="00E05901"/>
    <w:rsid w:val="00E061A0"/>
    <w:rsid w:val="00E15760"/>
    <w:rsid w:val="00E15AF9"/>
    <w:rsid w:val="00E22054"/>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7776E"/>
    <w:rsid w:val="00E8070E"/>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1CF"/>
    <w:rsid w:val="00F04A7A"/>
    <w:rsid w:val="00F04AD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5BA1"/>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 w:val="00FF6B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2FD6"/>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E7776E"/>
    <w:pPr>
      <w:jc w:val="center"/>
      <w:outlineLvl w:val="1"/>
    </w:pPr>
    <w:rPr>
      <w:b/>
      <w:bC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EC699B"/>
    <w:rPr>
      <w:rFonts w:asciiTheme="minorHAnsi" w:hAnsiTheme="minorHAnsi"/>
      <w:b/>
      <w:smallCaps/>
      <w:sz w:val="22"/>
      <w:szCs w:val="22"/>
    </w:rPr>
  </w:style>
  <w:style w:type="paragraph" w:styleId="TOC3">
    <w:name w:val="toc 3"/>
    <w:basedOn w:val="Normal"/>
    <w:next w:val="Normal"/>
    <w:autoRedefine/>
    <w:rsid w:val="00EC699B"/>
    <w:rPr>
      <w:rFonts w:asciiTheme="minorHAnsi" w:hAnsiTheme="minorHAnsi"/>
      <w:smallCaps/>
      <w:sz w:val="22"/>
      <w:szCs w:val="22"/>
    </w:rPr>
  </w:style>
  <w:style w:type="paragraph" w:styleId="TOC4">
    <w:name w:val="toc 4"/>
    <w:basedOn w:val="Normal"/>
    <w:next w:val="Normal"/>
    <w:autoRedefine/>
    <w:rsid w:val="00EC699B"/>
    <w:rPr>
      <w:rFonts w:asciiTheme="minorHAnsi" w:hAnsiTheme="minorHAnsi"/>
      <w:sz w:val="22"/>
      <w:szCs w:val="22"/>
    </w:rPr>
  </w:style>
  <w:style w:type="paragraph" w:styleId="TOC5">
    <w:name w:val="toc 5"/>
    <w:basedOn w:val="Normal"/>
    <w:next w:val="Normal"/>
    <w:autoRedefine/>
    <w:rsid w:val="00EC699B"/>
    <w:rPr>
      <w:rFonts w:asciiTheme="minorHAnsi" w:hAnsiTheme="minorHAnsi"/>
      <w:sz w:val="22"/>
      <w:szCs w:val="22"/>
    </w:rPr>
  </w:style>
  <w:style w:type="paragraph" w:styleId="TOC6">
    <w:name w:val="toc 6"/>
    <w:basedOn w:val="Normal"/>
    <w:next w:val="Normal"/>
    <w:autoRedefine/>
    <w:rsid w:val="00EC699B"/>
    <w:rPr>
      <w:rFonts w:asciiTheme="minorHAnsi" w:hAnsiTheme="minorHAnsi"/>
      <w:sz w:val="22"/>
      <w:szCs w:val="22"/>
    </w:rPr>
  </w:style>
  <w:style w:type="paragraph" w:styleId="TOC7">
    <w:name w:val="toc 7"/>
    <w:basedOn w:val="Normal"/>
    <w:next w:val="Normal"/>
    <w:autoRedefine/>
    <w:rsid w:val="00EC699B"/>
    <w:rPr>
      <w:rFonts w:asciiTheme="minorHAnsi" w:hAnsiTheme="minorHAnsi"/>
      <w:sz w:val="22"/>
      <w:szCs w:val="22"/>
    </w:rPr>
  </w:style>
  <w:style w:type="paragraph" w:styleId="TOC8">
    <w:name w:val="toc 8"/>
    <w:basedOn w:val="Normal"/>
    <w:next w:val="Normal"/>
    <w:autoRedefine/>
    <w:rsid w:val="00EC699B"/>
    <w:rPr>
      <w:rFonts w:asciiTheme="minorHAnsi" w:hAnsiTheme="minorHAnsi"/>
      <w:sz w:val="22"/>
      <w:szCs w:val="22"/>
    </w:rPr>
  </w:style>
  <w:style w:type="paragraph" w:styleId="TOC9">
    <w:name w:val="toc 9"/>
    <w:basedOn w:val="Normal"/>
    <w:next w:val="Normal"/>
    <w:autoRedefine/>
    <w:rsid w:val="00EC699B"/>
    <w:rPr>
      <w:rFonts w:asciiTheme="minorHAnsi" w:hAnsiTheme="minorHAnsi"/>
      <w:sz w:val="22"/>
      <w:szCs w:val="22"/>
    </w:rPr>
  </w:style>
  <w:style w:type="character" w:customStyle="1" w:styleId="Heading2Char">
    <w:name w:val="Heading 2 Char"/>
    <w:basedOn w:val="DefaultParagraphFont"/>
    <w:link w:val="Heading2"/>
    <w:rsid w:val="00E7776E"/>
    <w:rPr>
      <w:b/>
      <w:bC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F2FD6"/>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E7776E"/>
    <w:pPr>
      <w:jc w:val="center"/>
      <w:outlineLvl w:val="1"/>
    </w:pPr>
    <w:rPr>
      <w:b/>
      <w:bC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240" w:after="120"/>
    </w:pPr>
    <w:rPr>
      <w:rFonts w:asciiTheme="minorHAnsi" w:hAnsiTheme="minorHAnsi"/>
      <w:b/>
      <w:caps/>
      <w:sz w:val="22"/>
      <w:szCs w:val="22"/>
      <w:u w:val="single"/>
    </w:rPr>
  </w:style>
  <w:style w:type="paragraph" w:styleId="TOC2">
    <w:name w:val="toc 2"/>
    <w:basedOn w:val="Normal"/>
    <w:next w:val="Normal"/>
    <w:autoRedefine/>
    <w:uiPriority w:val="39"/>
    <w:rsid w:val="00EC699B"/>
    <w:rPr>
      <w:rFonts w:asciiTheme="minorHAnsi" w:hAnsiTheme="minorHAnsi"/>
      <w:b/>
      <w:smallCaps/>
      <w:sz w:val="22"/>
      <w:szCs w:val="22"/>
    </w:rPr>
  </w:style>
  <w:style w:type="paragraph" w:styleId="TOC3">
    <w:name w:val="toc 3"/>
    <w:basedOn w:val="Normal"/>
    <w:next w:val="Normal"/>
    <w:autoRedefine/>
    <w:rsid w:val="00EC699B"/>
    <w:rPr>
      <w:rFonts w:asciiTheme="minorHAnsi" w:hAnsiTheme="minorHAnsi"/>
      <w:smallCaps/>
      <w:sz w:val="22"/>
      <w:szCs w:val="22"/>
    </w:rPr>
  </w:style>
  <w:style w:type="paragraph" w:styleId="TOC4">
    <w:name w:val="toc 4"/>
    <w:basedOn w:val="Normal"/>
    <w:next w:val="Normal"/>
    <w:autoRedefine/>
    <w:rsid w:val="00EC699B"/>
    <w:rPr>
      <w:rFonts w:asciiTheme="minorHAnsi" w:hAnsiTheme="minorHAnsi"/>
      <w:sz w:val="22"/>
      <w:szCs w:val="22"/>
    </w:rPr>
  </w:style>
  <w:style w:type="paragraph" w:styleId="TOC5">
    <w:name w:val="toc 5"/>
    <w:basedOn w:val="Normal"/>
    <w:next w:val="Normal"/>
    <w:autoRedefine/>
    <w:rsid w:val="00EC699B"/>
    <w:rPr>
      <w:rFonts w:asciiTheme="minorHAnsi" w:hAnsiTheme="minorHAnsi"/>
      <w:sz w:val="22"/>
      <w:szCs w:val="22"/>
    </w:rPr>
  </w:style>
  <w:style w:type="paragraph" w:styleId="TOC6">
    <w:name w:val="toc 6"/>
    <w:basedOn w:val="Normal"/>
    <w:next w:val="Normal"/>
    <w:autoRedefine/>
    <w:rsid w:val="00EC699B"/>
    <w:rPr>
      <w:rFonts w:asciiTheme="minorHAnsi" w:hAnsiTheme="minorHAnsi"/>
      <w:sz w:val="22"/>
      <w:szCs w:val="22"/>
    </w:rPr>
  </w:style>
  <w:style w:type="paragraph" w:styleId="TOC7">
    <w:name w:val="toc 7"/>
    <w:basedOn w:val="Normal"/>
    <w:next w:val="Normal"/>
    <w:autoRedefine/>
    <w:rsid w:val="00EC699B"/>
    <w:rPr>
      <w:rFonts w:asciiTheme="minorHAnsi" w:hAnsiTheme="minorHAnsi"/>
      <w:sz w:val="22"/>
      <w:szCs w:val="22"/>
    </w:rPr>
  </w:style>
  <w:style w:type="paragraph" w:styleId="TOC8">
    <w:name w:val="toc 8"/>
    <w:basedOn w:val="Normal"/>
    <w:next w:val="Normal"/>
    <w:autoRedefine/>
    <w:rsid w:val="00EC699B"/>
    <w:rPr>
      <w:rFonts w:asciiTheme="minorHAnsi" w:hAnsiTheme="minorHAnsi"/>
      <w:sz w:val="22"/>
      <w:szCs w:val="22"/>
    </w:rPr>
  </w:style>
  <w:style w:type="paragraph" w:styleId="TOC9">
    <w:name w:val="toc 9"/>
    <w:basedOn w:val="Normal"/>
    <w:next w:val="Normal"/>
    <w:autoRedefine/>
    <w:rsid w:val="00EC699B"/>
    <w:rPr>
      <w:rFonts w:asciiTheme="minorHAnsi" w:hAnsiTheme="minorHAnsi"/>
      <w:sz w:val="22"/>
      <w:szCs w:val="22"/>
    </w:rPr>
  </w:style>
  <w:style w:type="character" w:customStyle="1" w:styleId="Heading2Char">
    <w:name w:val="Heading 2 Char"/>
    <w:basedOn w:val="DefaultParagraphFont"/>
    <w:link w:val="Heading2"/>
    <w:rsid w:val="00E7776E"/>
    <w:rPr>
      <w:b/>
      <w:bC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153254851">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9730538">
      <w:bodyDiv w:val="1"/>
      <w:marLeft w:val="0"/>
      <w:marRight w:val="0"/>
      <w:marTop w:val="0"/>
      <w:marBottom w:val="0"/>
      <w:divBdr>
        <w:top w:val="none" w:sz="0" w:space="0" w:color="auto"/>
        <w:left w:val="none" w:sz="0" w:space="0" w:color="auto"/>
        <w:bottom w:val="none" w:sz="0" w:space="0" w:color="auto"/>
        <w:right w:val="none" w:sz="0" w:space="0" w:color="auto"/>
      </w:divBdr>
    </w:div>
    <w:div w:id="1679039406">
      <w:bodyDiv w:val="1"/>
      <w:marLeft w:val="0"/>
      <w:marRight w:val="0"/>
      <w:marTop w:val="0"/>
      <w:marBottom w:val="0"/>
      <w:divBdr>
        <w:top w:val="none" w:sz="0" w:space="0" w:color="auto"/>
        <w:left w:val="none" w:sz="0" w:space="0" w:color="auto"/>
        <w:bottom w:val="none" w:sz="0" w:space="0" w:color="auto"/>
        <w:right w:val="none" w:sz="0" w:space="0" w:color="auto"/>
      </w:divBdr>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 w:id="20257879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cran.r-project.org/web/packages/rPlant/index.html" TargetMode="External"/><Relationship Id="rId21" Type="http://schemas.openxmlformats.org/officeDocument/2006/relationships/hyperlink" Target="https://r-forge.r-project.org/projects/phrapl/" TargetMode="External"/><Relationship Id="rId22" Type="http://schemas.openxmlformats.org/officeDocument/2006/relationships/header" Target="header2.xml"/><Relationship Id="rId23" Type="http://schemas.openxmlformats.org/officeDocument/2006/relationships/footer" Target="footer4.xml"/><Relationship Id="rId24" Type="http://schemas.openxmlformats.org/officeDocument/2006/relationships/header" Target="header3.xml"/><Relationship Id="rId25" Type="http://schemas.openxmlformats.org/officeDocument/2006/relationships/footer" Target="foot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hyperlink" Target="http://cran.r-project.org/web/views/Phylogenetics.html" TargetMode="External"/><Relationship Id="rId14" Type="http://schemas.openxmlformats.org/officeDocument/2006/relationships/hyperlink" Target="http://lampyr.org" TargetMode="External"/><Relationship Id="rId15" Type="http://schemas.openxmlformats.org/officeDocument/2006/relationships/hyperlink" Target="http://cran.r-project.org/web/packages/corHMM/index.html" TargetMode="External"/><Relationship Id="rId16" Type="http://schemas.openxmlformats.org/officeDocument/2006/relationships/hyperlink" Target="http://cran.r-project.org/web/packages/OUwie/" TargetMode="External"/><Relationship Id="rId17" Type="http://schemas.openxmlformats.org/officeDocument/2006/relationships/hyperlink" Target="http://brianomeara.info/brownie" TargetMode="External"/><Relationship Id="rId18" Type="http://schemas.openxmlformats.org/officeDocument/2006/relationships/hyperlink" Target="http://datelife.org/" TargetMode="External"/><Relationship Id="rId19" Type="http://schemas.openxmlformats.org/officeDocument/2006/relationships/hyperlink" Target="http://reolblog.wordpress.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A0DA0-BAB1-FE44-99B4-91FB44A74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56</Pages>
  <Words>18549</Words>
  <Characters>105735</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24036</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63</cp:revision>
  <cp:lastPrinted>2014-10-20T03:29:00Z</cp:lastPrinted>
  <dcterms:created xsi:type="dcterms:W3CDTF">2014-10-20T03:29:00Z</dcterms:created>
  <dcterms:modified xsi:type="dcterms:W3CDTF">2014-11-0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